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5132539"/>
      <w:r w:rsidRPr="004560CB">
        <w:rPr>
          <w:lang w:val="en-GB"/>
        </w:rPr>
        <w:lastRenderedPageBreak/>
        <w:t>Abstract</w:t>
      </w:r>
      <w:bookmarkEnd w:id="0"/>
    </w:p>
    <w:p w14:paraId="29BEBE9F" w14:textId="7DB80F52" w:rsidR="00B74490" w:rsidRDefault="00F64813">
      <w:pPr>
        <w:spacing w:after="200" w:line="276" w:lineRule="auto"/>
        <w:jc w:val="left"/>
      </w:pPr>
      <w:r>
        <w:t>This thesis presents a user-centred approach to data visualisation through a design project in collaboration with Inter IKEA Älmhult.</w:t>
      </w:r>
      <w:r w:rsidR="0003434D">
        <w:t xml:space="preserve"> </w:t>
      </w:r>
      <w:r w:rsidR="005B5239">
        <w:t xml:space="preserve">Interaction Design is often included at the end of visualisation processes, but </w:t>
      </w:r>
      <w:r w:rsidR="002016B5">
        <w:t>how could Interaction Design</w:t>
      </w:r>
      <w:r w:rsidR="00176D6F">
        <w:t xml:space="preserve"> be included to</w:t>
      </w:r>
      <w:r w:rsidR="002016B5">
        <w:t xml:space="preserve"> affect the entire design process?</w:t>
      </w:r>
      <w:r w:rsidR="00342F11">
        <w:t xml:space="preserve"> </w:t>
      </w:r>
      <w:r w:rsidR="0003434D">
        <w:t>The design presented here shows</w:t>
      </w:r>
      <w:r w:rsidR="00E337BD">
        <w:t xml:space="preserve"> how </w:t>
      </w:r>
      <w:r w:rsidR="00DF19F1">
        <w:t>a</w:t>
      </w:r>
      <w:r w:rsidR="00233C30">
        <w:t>pproaching complex datasets from user perspectives allows Interaction Designers to contextualise data</w:t>
      </w:r>
      <w:r w:rsidR="003449F7">
        <w:t xml:space="preserve"> and </w:t>
      </w:r>
      <w:r w:rsidR="00371EE1">
        <w:t>design</w:t>
      </w:r>
      <w:r w:rsidR="003449F7">
        <w:t xml:space="preserve"> interactions</w:t>
      </w:r>
      <w:r w:rsidR="00E81CAC">
        <w:t xml:space="preserve"> that</w:t>
      </w:r>
      <w:r w:rsidR="003449F7">
        <w:t xml:space="preserve"> </w:t>
      </w:r>
      <w:r w:rsidR="00E81CAC">
        <w:t>empower</w:t>
      </w:r>
      <w:r w:rsidR="003449F7">
        <w:t xml:space="preserve"> users</w:t>
      </w:r>
      <w:r w:rsidR="00233C30">
        <w:t>.</w:t>
      </w:r>
      <w:r w:rsidR="00D567D0">
        <w:t xml:space="preserve"> </w:t>
      </w:r>
      <w:r w:rsidR="00C92BBE">
        <w:t xml:space="preserve">This was done </w:t>
      </w:r>
      <w:r w:rsidR="008D2186">
        <w:t>by designing</w:t>
      </w:r>
      <w:r w:rsidR="00C92BBE">
        <w:t xml:space="preserve"> a proof-of-concept </w:t>
      </w:r>
      <w:r w:rsidR="00DD7478">
        <w:t>visualisation</w:t>
      </w:r>
      <w:r w:rsidR="000F58FA">
        <w:t xml:space="preserve"> that displayed an overview of Inter IKEA’s digital solution landscape.</w:t>
      </w:r>
    </w:p>
    <w:p w14:paraId="73CEA371" w14:textId="0E917812" w:rsidR="00992D4F" w:rsidRDefault="00FD6B96">
      <w:pPr>
        <w:spacing w:after="200" w:line="276" w:lineRule="auto"/>
        <w:jc w:val="left"/>
      </w:pPr>
      <w:r>
        <w:t>A</w:t>
      </w:r>
      <w:r w:rsidR="00D567D0">
        <w:t>s a result of the design process</w:t>
      </w:r>
      <w:r w:rsidR="005A02DE">
        <w:t>,</w:t>
      </w:r>
      <w:r w:rsidR="00D567D0">
        <w:t xml:space="preserve"> a discussion of governance</w:t>
      </w:r>
      <w:r w:rsidR="00B74490">
        <w:t>,</w:t>
      </w:r>
      <w:r w:rsidR="00D567D0">
        <w:t xml:space="preserve"> employee ethics</w:t>
      </w:r>
      <w:r w:rsidR="00B74490">
        <w:t>, data management, and accountability</w:t>
      </w:r>
      <w:r w:rsidR="00D567D0">
        <w:t xml:space="preserve"> </w:t>
      </w:r>
      <w:proofErr w:type="gramStart"/>
      <w:r w:rsidR="00ED056D">
        <w:t>was</w:t>
      </w:r>
      <w:proofErr w:type="gramEnd"/>
      <w:r w:rsidR="00D567D0">
        <w:t xml:space="preserve"> brought up.</w:t>
      </w:r>
      <w:r w:rsidR="002827C9">
        <w:t xml:space="preserve"> </w:t>
      </w:r>
      <w:r w:rsidR="00412E13">
        <w:t xml:space="preserve">The implication of a user-centred visualisation design for companies is </w:t>
      </w:r>
      <w:r w:rsidR="00C20CA9">
        <w:t>better</w:t>
      </w:r>
      <w:r w:rsidR="00412E13">
        <w:t xml:space="preserve"> awareness of </w:t>
      </w:r>
      <w:r w:rsidR="007D637F">
        <w:t xml:space="preserve">democratic data access </w:t>
      </w:r>
      <w:r w:rsidR="00663B31">
        <w:t>and</w:t>
      </w:r>
      <w:r w:rsidR="007D637F">
        <w:t xml:space="preserve"> </w:t>
      </w:r>
      <w:r w:rsidR="00E81D26">
        <w:t>more efficient internal processes.</w:t>
      </w:r>
      <w:r w:rsidR="00B1530C">
        <w:t xml:space="preserve"> The implication for Interaction Design</w:t>
      </w:r>
      <w:r w:rsidR="00D41D59">
        <w:t xml:space="preserve"> is a </w:t>
      </w:r>
      <w:r w:rsidR="00526045">
        <w:t>future</w:t>
      </w:r>
      <w:r w:rsidR="00D41D59">
        <w:t xml:space="preserve"> design space that encompasses Data Visualisation,</w:t>
      </w:r>
      <w:r w:rsidR="00EF6422">
        <w:t xml:space="preserve"> Interactive Visualisations, and</w:t>
      </w:r>
      <w:r w:rsidR="00D41D59">
        <w:t xml:space="preserve"> Software Development Governance</w:t>
      </w:r>
      <w:r w:rsidR="00C93A29">
        <w:t>.</w:t>
      </w:r>
      <w:r w:rsidR="00992D4F">
        <w:br w:type="page"/>
      </w:r>
    </w:p>
    <w:p w14:paraId="23258980" w14:textId="783CB4B2" w:rsidR="00D8734F" w:rsidRPr="004560CB" w:rsidRDefault="00D8734F" w:rsidP="00D8734F">
      <w:pPr>
        <w:pStyle w:val="Heading1"/>
        <w:rPr>
          <w:lang w:val="en-GB"/>
        </w:rPr>
      </w:pPr>
      <w:bookmarkStart w:id="1" w:name="_Toc135132540"/>
      <w:r w:rsidRPr="004560CB">
        <w:rPr>
          <w:lang w:val="en-GB"/>
        </w:rPr>
        <w:lastRenderedPageBreak/>
        <w:t>Acknowledgements</w:t>
      </w:r>
      <w:bookmarkEnd w:id="1"/>
    </w:p>
    <w:p w14:paraId="0D27E4C0" w14:textId="2BCE9DDA" w:rsidR="00D4326C"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thank you</w:t>
      </w:r>
      <w:r w:rsidR="00A416AE">
        <w:t>,</w:t>
      </w:r>
      <w:r w:rsidR="00197FAA">
        <w:t xml:space="preserve"> coffee for always being there</w:t>
      </w:r>
      <w:r w:rsidR="0029558D">
        <w:t xml:space="preserve"> in times of need</w:t>
      </w:r>
      <w:r w:rsidR="00197FAA">
        <w:t xml:space="preserve">. </w:t>
      </w:r>
      <w:r w:rsidR="00181BFF" w:rsidRPr="004560CB">
        <w:t>Lastly, a big thank you to all my friends and family who have supported me through all the highs and lows this semester.</w:t>
      </w:r>
    </w:p>
    <w:p w14:paraId="308A8379" w14:textId="77777777" w:rsidR="00D4326C" w:rsidRDefault="00D4326C">
      <w:pPr>
        <w:spacing w:after="200" w:line="276" w:lineRule="auto"/>
        <w:jc w:val="left"/>
      </w:pPr>
      <w:r>
        <w:br w:type="page"/>
      </w:r>
    </w:p>
    <w:p w14:paraId="1DE17DFE" w14:textId="05F3F65F" w:rsidR="00D8734F" w:rsidRPr="004560CB" w:rsidRDefault="00B7308E" w:rsidP="00D8734F">
      <w:pPr>
        <w:pStyle w:val="Heading1"/>
        <w:rPr>
          <w:lang w:val="en-GB"/>
        </w:rPr>
      </w:pPr>
      <w:bookmarkStart w:id="2" w:name="_Toc135132541"/>
      <w:r w:rsidRPr="004560CB">
        <w:rPr>
          <w:lang w:val="en-GB"/>
        </w:rPr>
        <w:lastRenderedPageBreak/>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66EC34BE" w14:textId="3DBB20FF" w:rsidR="00933D7D"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5132539" w:history="1">
            <w:r w:rsidR="00933D7D" w:rsidRPr="001A3657">
              <w:rPr>
                <w:rStyle w:val="Hyperlink"/>
                <w:noProof/>
              </w:rPr>
              <w:t>1</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Abstract</w:t>
            </w:r>
            <w:r w:rsidR="00933D7D">
              <w:rPr>
                <w:noProof/>
                <w:webHidden/>
              </w:rPr>
              <w:tab/>
            </w:r>
            <w:r w:rsidR="00933D7D">
              <w:rPr>
                <w:noProof/>
                <w:webHidden/>
              </w:rPr>
              <w:fldChar w:fldCharType="begin"/>
            </w:r>
            <w:r w:rsidR="00933D7D">
              <w:rPr>
                <w:noProof/>
                <w:webHidden/>
              </w:rPr>
              <w:instrText xml:space="preserve"> PAGEREF _Toc135132539 \h </w:instrText>
            </w:r>
            <w:r w:rsidR="00933D7D">
              <w:rPr>
                <w:noProof/>
                <w:webHidden/>
              </w:rPr>
            </w:r>
            <w:r w:rsidR="00933D7D">
              <w:rPr>
                <w:noProof/>
                <w:webHidden/>
              </w:rPr>
              <w:fldChar w:fldCharType="separate"/>
            </w:r>
            <w:r w:rsidR="00355591">
              <w:rPr>
                <w:noProof/>
                <w:webHidden/>
              </w:rPr>
              <w:t>2</w:t>
            </w:r>
            <w:r w:rsidR="00933D7D">
              <w:rPr>
                <w:noProof/>
                <w:webHidden/>
              </w:rPr>
              <w:fldChar w:fldCharType="end"/>
            </w:r>
          </w:hyperlink>
        </w:p>
        <w:p w14:paraId="0EB05789" w14:textId="4E071FF0"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0" w:history="1">
            <w:r w:rsidR="00933D7D" w:rsidRPr="001A3657">
              <w:rPr>
                <w:rStyle w:val="Hyperlink"/>
                <w:noProof/>
              </w:rPr>
              <w:t>2</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Acknowledgements</w:t>
            </w:r>
            <w:r w:rsidR="00933D7D">
              <w:rPr>
                <w:noProof/>
                <w:webHidden/>
              </w:rPr>
              <w:tab/>
            </w:r>
            <w:r w:rsidR="00933D7D">
              <w:rPr>
                <w:noProof/>
                <w:webHidden/>
              </w:rPr>
              <w:fldChar w:fldCharType="begin"/>
            </w:r>
            <w:r w:rsidR="00933D7D">
              <w:rPr>
                <w:noProof/>
                <w:webHidden/>
              </w:rPr>
              <w:instrText xml:space="preserve"> PAGEREF _Toc135132540 \h </w:instrText>
            </w:r>
            <w:r w:rsidR="00933D7D">
              <w:rPr>
                <w:noProof/>
                <w:webHidden/>
              </w:rPr>
            </w:r>
            <w:r w:rsidR="00933D7D">
              <w:rPr>
                <w:noProof/>
                <w:webHidden/>
              </w:rPr>
              <w:fldChar w:fldCharType="separate"/>
            </w:r>
            <w:r w:rsidR="00355591">
              <w:rPr>
                <w:noProof/>
                <w:webHidden/>
              </w:rPr>
              <w:t>3</w:t>
            </w:r>
            <w:r w:rsidR="00933D7D">
              <w:rPr>
                <w:noProof/>
                <w:webHidden/>
              </w:rPr>
              <w:fldChar w:fldCharType="end"/>
            </w:r>
          </w:hyperlink>
        </w:p>
        <w:p w14:paraId="1E1AD593" w14:textId="5FB1F494"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1" w:history="1">
            <w:r w:rsidR="00933D7D" w:rsidRPr="001A3657">
              <w:rPr>
                <w:rStyle w:val="Hyperlink"/>
                <w:noProof/>
              </w:rPr>
              <w:t>3</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Table of Contents</w:t>
            </w:r>
            <w:r w:rsidR="00933D7D">
              <w:rPr>
                <w:noProof/>
                <w:webHidden/>
              </w:rPr>
              <w:tab/>
            </w:r>
            <w:r w:rsidR="00933D7D">
              <w:rPr>
                <w:noProof/>
                <w:webHidden/>
              </w:rPr>
              <w:fldChar w:fldCharType="begin"/>
            </w:r>
            <w:r w:rsidR="00933D7D">
              <w:rPr>
                <w:noProof/>
                <w:webHidden/>
              </w:rPr>
              <w:instrText xml:space="preserve"> PAGEREF _Toc135132541 \h </w:instrText>
            </w:r>
            <w:r w:rsidR="00933D7D">
              <w:rPr>
                <w:noProof/>
                <w:webHidden/>
              </w:rPr>
            </w:r>
            <w:r w:rsidR="00933D7D">
              <w:rPr>
                <w:noProof/>
                <w:webHidden/>
              </w:rPr>
              <w:fldChar w:fldCharType="separate"/>
            </w:r>
            <w:r w:rsidR="00355591">
              <w:rPr>
                <w:noProof/>
                <w:webHidden/>
              </w:rPr>
              <w:t>4</w:t>
            </w:r>
            <w:r w:rsidR="00933D7D">
              <w:rPr>
                <w:noProof/>
                <w:webHidden/>
              </w:rPr>
              <w:fldChar w:fldCharType="end"/>
            </w:r>
          </w:hyperlink>
        </w:p>
        <w:p w14:paraId="068021BA" w14:textId="3B28B1F3"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2" w:history="1">
            <w:r w:rsidR="00933D7D" w:rsidRPr="001A3657">
              <w:rPr>
                <w:rStyle w:val="Hyperlink"/>
                <w:noProof/>
              </w:rPr>
              <w:t>4</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Introduction</w:t>
            </w:r>
            <w:r w:rsidR="00933D7D">
              <w:rPr>
                <w:noProof/>
                <w:webHidden/>
              </w:rPr>
              <w:tab/>
            </w:r>
            <w:r w:rsidR="00933D7D">
              <w:rPr>
                <w:noProof/>
                <w:webHidden/>
              </w:rPr>
              <w:fldChar w:fldCharType="begin"/>
            </w:r>
            <w:r w:rsidR="00933D7D">
              <w:rPr>
                <w:noProof/>
                <w:webHidden/>
              </w:rPr>
              <w:instrText xml:space="preserve"> PAGEREF _Toc135132542 \h </w:instrText>
            </w:r>
            <w:r w:rsidR="00933D7D">
              <w:rPr>
                <w:noProof/>
                <w:webHidden/>
              </w:rPr>
            </w:r>
            <w:r w:rsidR="00933D7D">
              <w:rPr>
                <w:noProof/>
                <w:webHidden/>
              </w:rPr>
              <w:fldChar w:fldCharType="separate"/>
            </w:r>
            <w:r w:rsidR="00355591">
              <w:rPr>
                <w:noProof/>
                <w:webHidden/>
              </w:rPr>
              <w:t>6</w:t>
            </w:r>
            <w:r w:rsidR="00933D7D">
              <w:rPr>
                <w:noProof/>
                <w:webHidden/>
              </w:rPr>
              <w:fldChar w:fldCharType="end"/>
            </w:r>
          </w:hyperlink>
        </w:p>
        <w:p w14:paraId="7C9A8E52" w14:textId="556A8334"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3" w:history="1">
            <w:r w:rsidR="00933D7D" w:rsidRPr="001A3657">
              <w:rPr>
                <w:rStyle w:val="Hyperlink"/>
                <w:noProof/>
              </w:rPr>
              <w:t>4.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Context</w:t>
            </w:r>
            <w:r w:rsidR="00933D7D">
              <w:rPr>
                <w:noProof/>
                <w:webHidden/>
              </w:rPr>
              <w:tab/>
            </w:r>
            <w:r w:rsidR="00933D7D">
              <w:rPr>
                <w:noProof/>
                <w:webHidden/>
              </w:rPr>
              <w:fldChar w:fldCharType="begin"/>
            </w:r>
            <w:r w:rsidR="00933D7D">
              <w:rPr>
                <w:noProof/>
                <w:webHidden/>
              </w:rPr>
              <w:instrText xml:space="preserve"> PAGEREF _Toc135132543 \h </w:instrText>
            </w:r>
            <w:r w:rsidR="00933D7D">
              <w:rPr>
                <w:noProof/>
                <w:webHidden/>
              </w:rPr>
            </w:r>
            <w:r w:rsidR="00933D7D">
              <w:rPr>
                <w:noProof/>
                <w:webHidden/>
              </w:rPr>
              <w:fldChar w:fldCharType="separate"/>
            </w:r>
            <w:r w:rsidR="00355591">
              <w:rPr>
                <w:noProof/>
                <w:webHidden/>
              </w:rPr>
              <w:t>6</w:t>
            </w:r>
            <w:r w:rsidR="00933D7D">
              <w:rPr>
                <w:noProof/>
                <w:webHidden/>
              </w:rPr>
              <w:fldChar w:fldCharType="end"/>
            </w:r>
          </w:hyperlink>
        </w:p>
        <w:p w14:paraId="5052D101" w14:textId="73C5562E"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4" w:history="1">
            <w:r w:rsidR="00933D7D" w:rsidRPr="001A3657">
              <w:rPr>
                <w:rStyle w:val="Hyperlink"/>
                <w:noProof/>
              </w:rPr>
              <w:t>4.1.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Software Development Governance</w:t>
            </w:r>
            <w:r w:rsidR="00933D7D">
              <w:rPr>
                <w:noProof/>
                <w:webHidden/>
              </w:rPr>
              <w:tab/>
            </w:r>
            <w:r w:rsidR="00933D7D">
              <w:rPr>
                <w:noProof/>
                <w:webHidden/>
              </w:rPr>
              <w:fldChar w:fldCharType="begin"/>
            </w:r>
            <w:r w:rsidR="00933D7D">
              <w:rPr>
                <w:noProof/>
                <w:webHidden/>
              </w:rPr>
              <w:instrText xml:space="preserve"> PAGEREF _Toc135132544 \h </w:instrText>
            </w:r>
            <w:r w:rsidR="00933D7D">
              <w:rPr>
                <w:noProof/>
                <w:webHidden/>
              </w:rPr>
            </w:r>
            <w:r w:rsidR="00933D7D">
              <w:rPr>
                <w:noProof/>
                <w:webHidden/>
              </w:rPr>
              <w:fldChar w:fldCharType="separate"/>
            </w:r>
            <w:r w:rsidR="00355591">
              <w:rPr>
                <w:noProof/>
                <w:webHidden/>
              </w:rPr>
              <w:t>7</w:t>
            </w:r>
            <w:r w:rsidR="00933D7D">
              <w:rPr>
                <w:noProof/>
                <w:webHidden/>
              </w:rPr>
              <w:fldChar w:fldCharType="end"/>
            </w:r>
          </w:hyperlink>
        </w:p>
        <w:p w14:paraId="1428FEE3" w14:textId="21F027F4"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5" w:history="1">
            <w:r w:rsidR="00933D7D" w:rsidRPr="001A3657">
              <w:rPr>
                <w:rStyle w:val="Hyperlink"/>
                <w:noProof/>
              </w:rPr>
              <w:t>4.1.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Background</w:t>
            </w:r>
            <w:r w:rsidR="00933D7D">
              <w:rPr>
                <w:noProof/>
                <w:webHidden/>
              </w:rPr>
              <w:tab/>
            </w:r>
            <w:r w:rsidR="00933D7D">
              <w:rPr>
                <w:noProof/>
                <w:webHidden/>
              </w:rPr>
              <w:fldChar w:fldCharType="begin"/>
            </w:r>
            <w:r w:rsidR="00933D7D">
              <w:rPr>
                <w:noProof/>
                <w:webHidden/>
              </w:rPr>
              <w:instrText xml:space="preserve"> PAGEREF _Toc135132545 \h </w:instrText>
            </w:r>
            <w:r w:rsidR="00933D7D">
              <w:rPr>
                <w:noProof/>
                <w:webHidden/>
              </w:rPr>
            </w:r>
            <w:r w:rsidR="00933D7D">
              <w:rPr>
                <w:noProof/>
                <w:webHidden/>
              </w:rPr>
              <w:fldChar w:fldCharType="separate"/>
            </w:r>
            <w:r w:rsidR="00355591">
              <w:rPr>
                <w:noProof/>
                <w:webHidden/>
              </w:rPr>
              <w:t>8</w:t>
            </w:r>
            <w:r w:rsidR="00933D7D">
              <w:rPr>
                <w:noProof/>
                <w:webHidden/>
              </w:rPr>
              <w:fldChar w:fldCharType="end"/>
            </w:r>
          </w:hyperlink>
        </w:p>
        <w:p w14:paraId="03C7170C" w14:textId="57B36035"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6" w:history="1">
            <w:r w:rsidR="00933D7D" w:rsidRPr="001A3657">
              <w:rPr>
                <w:rStyle w:val="Hyperlink"/>
                <w:noProof/>
              </w:rPr>
              <w:t>4.1.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Delimitations</w:t>
            </w:r>
            <w:r w:rsidR="00933D7D">
              <w:rPr>
                <w:noProof/>
                <w:webHidden/>
              </w:rPr>
              <w:tab/>
            </w:r>
            <w:r w:rsidR="00933D7D">
              <w:rPr>
                <w:noProof/>
                <w:webHidden/>
              </w:rPr>
              <w:fldChar w:fldCharType="begin"/>
            </w:r>
            <w:r w:rsidR="00933D7D">
              <w:rPr>
                <w:noProof/>
                <w:webHidden/>
              </w:rPr>
              <w:instrText xml:space="preserve"> PAGEREF _Toc135132546 \h </w:instrText>
            </w:r>
            <w:r w:rsidR="00933D7D">
              <w:rPr>
                <w:noProof/>
                <w:webHidden/>
              </w:rPr>
            </w:r>
            <w:r w:rsidR="00933D7D">
              <w:rPr>
                <w:noProof/>
                <w:webHidden/>
              </w:rPr>
              <w:fldChar w:fldCharType="separate"/>
            </w:r>
            <w:r w:rsidR="00355591">
              <w:rPr>
                <w:noProof/>
                <w:webHidden/>
              </w:rPr>
              <w:t>9</w:t>
            </w:r>
            <w:r w:rsidR="00933D7D">
              <w:rPr>
                <w:noProof/>
                <w:webHidden/>
              </w:rPr>
              <w:fldChar w:fldCharType="end"/>
            </w:r>
          </w:hyperlink>
        </w:p>
        <w:p w14:paraId="07CBCCE7" w14:textId="7295FC75"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7" w:history="1">
            <w:r w:rsidR="00933D7D" w:rsidRPr="001A3657">
              <w:rPr>
                <w:rStyle w:val="Hyperlink"/>
                <w:noProof/>
              </w:rPr>
              <w:t>4.2</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Related works</w:t>
            </w:r>
            <w:r w:rsidR="00933D7D">
              <w:rPr>
                <w:noProof/>
                <w:webHidden/>
              </w:rPr>
              <w:tab/>
            </w:r>
            <w:r w:rsidR="00933D7D">
              <w:rPr>
                <w:noProof/>
                <w:webHidden/>
              </w:rPr>
              <w:fldChar w:fldCharType="begin"/>
            </w:r>
            <w:r w:rsidR="00933D7D">
              <w:rPr>
                <w:noProof/>
                <w:webHidden/>
              </w:rPr>
              <w:instrText xml:space="preserve"> PAGEREF _Toc135132547 \h </w:instrText>
            </w:r>
            <w:r w:rsidR="00933D7D">
              <w:rPr>
                <w:noProof/>
                <w:webHidden/>
              </w:rPr>
            </w:r>
            <w:r w:rsidR="00933D7D">
              <w:rPr>
                <w:noProof/>
                <w:webHidden/>
              </w:rPr>
              <w:fldChar w:fldCharType="separate"/>
            </w:r>
            <w:r w:rsidR="00355591">
              <w:rPr>
                <w:noProof/>
                <w:webHidden/>
              </w:rPr>
              <w:t>9</w:t>
            </w:r>
            <w:r w:rsidR="00933D7D">
              <w:rPr>
                <w:noProof/>
                <w:webHidden/>
              </w:rPr>
              <w:fldChar w:fldCharType="end"/>
            </w:r>
          </w:hyperlink>
        </w:p>
        <w:p w14:paraId="30806D78" w14:textId="2FE8A76C"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8" w:history="1">
            <w:r w:rsidR="00933D7D" w:rsidRPr="001A3657">
              <w:rPr>
                <w:rStyle w:val="Hyperlink"/>
                <w:noProof/>
              </w:rPr>
              <w:t>4.2.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Connected Papers</w:t>
            </w:r>
            <w:r w:rsidR="00933D7D">
              <w:rPr>
                <w:noProof/>
                <w:webHidden/>
              </w:rPr>
              <w:tab/>
            </w:r>
            <w:r w:rsidR="00933D7D">
              <w:rPr>
                <w:noProof/>
                <w:webHidden/>
              </w:rPr>
              <w:fldChar w:fldCharType="begin"/>
            </w:r>
            <w:r w:rsidR="00933D7D">
              <w:rPr>
                <w:noProof/>
                <w:webHidden/>
              </w:rPr>
              <w:instrText xml:space="preserve"> PAGEREF _Toc135132548 \h </w:instrText>
            </w:r>
            <w:r w:rsidR="00933D7D">
              <w:rPr>
                <w:noProof/>
                <w:webHidden/>
              </w:rPr>
            </w:r>
            <w:r w:rsidR="00933D7D">
              <w:rPr>
                <w:noProof/>
                <w:webHidden/>
              </w:rPr>
              <w:fldChar w:fldCharType="separate"/>
            </w:r>
            <w:r w:rsidR="00355591">
              <w:rPr>
                <w:noProof/>
                <w:webHidden/>
              </w:rPr>
              <w:t>9</w:t>
            </w:r>
            <w:r w:rsidR="00933D7D">
              <w:rPr>
                <w:noProof/>
                <w:webHidden/>
              </w:rPr>
              <w:fldChar w:fldCharType="end"/>
            </w:r>
          </w:hyperlink>
        </w:p>
        <w:p w14:paraId="49F46D3C" w14:textId="3BD166A1"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9" w:history="1">
            <w:r w:rsidR="00933D7D" w:rsidRPr="001A3657">
              <w:rPr>
                <w:rStyle w:val="Hyperlink"/>
                <w:noProof/>
              </w:rPr>
              <w:t>4.2.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Sense.us</w:t>
            </w:r>
            <w:r w:rsidR="00933D7D">
              <w:rPr>
                <w:noProof/>
                <w:webHidden/>
              </w:rPr>
              <w:tab/>
            </w:r>
            <w:r w:rsidR="00933D7D">
              <w:rPr>
                <w:noProof/>
                <w:webHidden/>
              </w:rPr>
              <w:fldChar w:fldCharType="begin"/>
            </w:r>
            <w:r w:rsidR="00933D7D">
              <w:rPr>
                <w:noProof/>
                <w:webHidden/>
              </w:rPr>
              <w:instrText xml:space="preserve"> PAGEREF _Toc135132549 \h </w:instrText>
            </w:r>
            <w:r w:rsidR="00933D7D">
              <w:rPr>
                <w:noProof/>
                <w:webHidden/>
              </w:rPr>
            </w:r>
            <w:r w:rsidR="00933D7D">
              <w:rPr>
                <w:noProof/>
                <w:webHidden/>
              </w:rPr>
              <w:fldChar w:fldCharType="separate"/>
            </w:r>
            <w:r w:rsidR="00355591">
              <w:rPr>
                <w:noProof/>
                <w:webHidden/>
              </w:rPr>
              <w:t>11</w:t>
            </w:r>
            <w:r w:rsidR="00933D7D">
              <w:rPr>
                <w:noProof/>
                <w:webHidden/>
              </w:rPr>
              <w:fldChar w:fldCharType="end"/>
            </w:r>
          </w:hyperlink>
        </w:p>
        <w:p w14:paraId="410F6C11" w14:textId="1E2D5242"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0" w:history="1">
            <w:r w:rsidR="00933D7D" w:rsidRPr="001A3657">
              <w:rPr>
                <w:rStyle w:val="Hyperlink"/>
                <w:noProof/>
              </w:rPr>
              <w:t>4.2.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Google Maps</w:t>
            </w:r>
            <w:r w:rsidR="00933D7D">
              <w:rPr>
                <w:noProof/>
                <w:webHidden/>
              </w:rPr>
              <w:tab/>
            </w:r>
            <w:r w:rsidR="00933D7D">
              <w:rPr>
                <w:noProof/>
                <w:webHidden/>
              </w:rPr>
              <w:fldChar w:fldCharType="begin"/>
            </w:r>
            <w:r w:rsidR="00933D7D">
              <w:rPr>
                <w:noProof/>
                <w:webHidden/>
              </w:rPr>
              <w:instrText xml:space="preserve"> PAGEREF _Toc135132550 \h </w:instrText>
            </w:r>
            <w:r w:rsidR="00933D7D">
              <w:rPr>
                <w:noProof/>
                <w:webHidden/>
              </w:rPr>
            </w:r>
            <w:r w:rsidR="00933D7D">
              <w:rPr>
                <w:noProof/>
                <w:webHidden/>
              </w:rPr>
              <w:fldChar w:fldCharType="separate"/>
            </w:r>
            <w:r w:rsidR="00355591">
              <w:rPr>
                <w:noProof/>
                <w:webHidden/>
              </w:rPr>
              <w:t>12</w:t>
            </w:r>
            <w:r w:rsidR="00933D7D">
              <w:rPr>
                <w:noProof/>
                <w:webHidden/>
              </w:rPr>
              <w:fldChar w:fldCharType="end"/>
            </w:r>
          </w:hyperlink>
        </w:p>
        <w:p w14:paraId="07B196C8" w14:textId="25F2C1BD"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1" w:history="1">
            <w:r w:rsidR="00933D7D" w:rsidRPr="001A3657">
              <w:rPr>
                <w:rStyle w:val="Hyperlink"/>
                <w:noProof/>
              </w:rPr>
              <w:t>4.2.4</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Summary</w:t>
            </w:r>
            <w:r w:rsidR="00933D7D">
              <w:rPr>
                <w:noProof/>
                <w:webHidden/>
              </w:rPr>
              <w:tab/>
            </w:r>
            <w:r w:rsidR="00933D7D">
              <w:rPr>
                <w:noProof/>
                <w:webHidden/>
              </w:rPr>
              <w:fldChar w:fldCharType="begin"/>
            </w:r>
            <w:r w:rsidR="00933D7D">
              <w:rPr>
                <w:noProof/>
                <w:webHidden/>
              </w:rPr>
              <w:instrText xml:space="preserve"> PAGEREF _Toc135132551 \h </w:instrText>
            </w:r>
            <w:r w:rsidR="00933D7D">
              <w:rPr>
                <w:noProof/>
                <w:webHidden/>
              </w:rPr>
            </w:r>
            <w:r w:rsidR="00933D7D">
              <w:rPr>
                <w:noProof/>
                <w:webHidden/>
              </w:rPr>
              <w:fldChar w:fldCharType="separate"/>
            </w:r>
            <w:r w:rsidR="00355591">
              <w:rPr>
                <w:noProof/>
                <w:webHidden/>
              </w:rPr>
              <w:t>13</w:t>
            </w:r>
            <w:r w:rsidR="00933D7D">
              <w:rPr>
                <w:noProof/>
                <w:webHidden/>
              </w:rPr>
              <w:fldChar w:fldCharType="end"/>
            </w:r>
          </w:hyperlink>
        </w:p>
        <w:p w14:paraId="42F21886" w14:textId="180CCCAD"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2" w:history="1">
            <w:r w:rsidR="00933D7D" w:rsidRPr="001A3657">
              <w:rPr>
                <w:rStyle w:val="Hyperlink"/>
                <w:noProof/>
              </w:rPr>
              <w:t>5</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Theory</w:t>
            </w:r>
            <w:r w:rsidR="00933D7D">
              <w:rPr>
                <w:noProof/>
                <w:webHidden/>
              </w:rPr>
              <w:tab/>
            </w:r>
            <w:r w:rsidR="00933D7D">
              <w:rPr>
                <w:noProof/>
                <w:webHidden/>
              </w:rPr>
              <w:fldChar w:fldCharType="begin"/>
            </w:r>
            <w:r w:rsidR="00933D7D">
              <w:rPr>
                <w:noProof/>
                <w:webHidden/>
              </w:rPr>
              <w:instrText xml:space="preserve"> PAGEREF _Toc135132552 \h </w:instrText>
            </w:r>
            <w:r w:rsidR="00933D7D">
              <w:rPr>
                <w:noProof/>
                <w:webHidden/>
              </w:rPr>
            </w:r>
            <w:r w:rsidR="00933D7D">
              <w:rPr>
                <w:noProof/>
                <w:webHidden/>
              </w:rPr>
              <w:fldChar w:fldCharType="separate"/>
            </w:r>
            <w:r w:rsidR="00355591">
              <w:rPr>
                <w:noProof/>
                <w:webHidden/>
              </w:rPr>
              <w:t>14</w:t>
            </w:r>
            <w:r w:rsidR="00933D7D">
              <w:rPr>
                <w:noProof/>
                <w:webHidden/>
              </w:rPr>
              <w:fldChar w:fldCharType="end"/>
            </w:r>
          </w:hyperlink>
        </w:p>
        <w:p w14:paraId="5CA3AA6A" w14:textId="3DCB7F57"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3" w:history="1">
            <w:r w:rsidR="00933D7D" w:rsidRPr="001A3657">
              <w:rPr>
                <w:rStyle w:val="Hyperlink"/>
                <w:noProof/>
              </w:rPr>
              <w:t>5.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The current state of Visualisation Design</w:t>
            </w:r>
            <w:r w:rsidR="00933D7D">
              <w:rPr>
                <w:noProof/>
                <w:webHidden/>
              </w:rPr>
              <w:tab/>
            </w:r>
            <w:r w:rsidR="00933D7D">
              <w:rPr>
                <w:noProof/>
                <w:webHidden/>
              </w:rPr>
              <w:fldChar w:fldCharType="begin"/>
            </w:r>
            <w:r w:rsidR="00933D7D">
              <w:rPr>
                <w:noProof/>
                <w:webHidden/>
              </w:rPr>
              <w:instrText xml:space="preserve"> PAGEREF _Toc135132553 \h </w:instrText>
            </w:r>
            <w:r w:rsidR="00933D7D">
              <w:rPr>
                <w:noProof/>
                <w:webHidden/>
              </w:rPr>
            </w:r>
            <w:r w:rsidR="00933D7D">
              <w:rPr>
                <w:noProof/>
                <w:webHidden/>
              </w:rPr>
              <w:fldChar w:fldCharType="separate"/>
            </w:r>
            <w:r w:rsidR="00355591">
              <w:rPr>
                <w:noProof/>
                <w:webHidden/>
              </w:rPr>
              <w:t>14</w:t>
            </w:r>
            <w:r w:rsidR="00933D7D">
              <w:rPr>
                <w:noProof/>
                <w:webHidden/>
              </w:rPr>
              <w:fldChar w:fldCharType="end"/>
            </w:r>
          </w:hyperlink>
        </w:p>
        <w:p w14:paraId="0DCD8744" w14:textId="4D81D7EE"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4" w:history="1">
            <w:r w:rsidR="00933D7D" w:rsidRPr="001A3657">
              <w:rPr>
                <w:rStyle w:val="Hyperlink"/>
                <w:noProof/>
              </w:rPr>
              <w:t>5.2</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Terminology and Definitions for interactive visualisations</w:t>
            </w:r>
            <w:r w:rsidR="00933D7D">
              <w:rPr>
                <w:noProof/>
                <w:webHidden/>
              </w:rPr>
              <w:tab/>
            </w:r>
            <w:r w:rsidR="00933D7D">
              <w:rPr>
                <w:noProof/>
                <w:webHidden/>
              </w:rPr>
              <w:fldChar w:fldCharType="begin"/>
            </w:r>
            <w:r w:rsidR="00933D7D">
              <w:rPr>
                <w:noProof/>
                <w:webHidden/>
              </w:rPr>
              <w:instrText xml:space="preserve"> PAGEREF _Toc135132554 \h </w:instrText>
            </w:r>
            <w:r w:rsidR="00933D7D">
              <w:rPr>
                <w:noProof/>
                <w:webHidden/>
              </w:rPr>
            </w:r>
            <w:r w:rsidR="00933D7D">
              <w:rPr>
                <w:noProof/>
                <w:webHidden/>
              </w:rPr>
              <w:fldChar w:fldCharType="separate"/>
            </w:r>
            <w:r w:rsidR="00355591">
              <w:rPr>
                <w:noProof/>
                <w:webHidden/>
              </w:rPr>
              <w:t>16</w:t>
            </w:r>
            <w:r w:rsidR="00933D7D">
              <w:rPr>
                <w:noProof/>
                <w:webHidden/>
              </w:rPr>
              <w:fldChar w:fldCharType="end"/>
            </w:r>
          </w:hyperlink>
        </w:p>
        <w:p w14:paraId="20CAFE9E" w14:textId="5102875D"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5" w:history="1">
            <w:r w:rsidR="00933D7D" w:rsidRPr="001A3657">
              <w:rPr>
                <w:rStyle w:val="Hyperlink"/>
                <w:noProof/>
              </w:rPr>
              <w:t>5.3</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Designing user-centric visualisations</w:t>
            </w:r>
            <w:r w:rsidR="00933D7D">
              <w:rPr>
                <w:noProof/>
                <w:webHidden/>
              </w:rPr>
              <w:tab/>
            </w:r>
            <w:r w:rsidR="00933D7D">
              <w:rPr>
                <w:noProof/>
                <w:webHidden/>
              </w:rPr>
              <w:fldChar w:fldCharType="begin"/>
            </w:r>
            <w:r w:rsidR="00933D7D">
              <w:rPr>
                <w:noProof/>
                <w:webHidden/>
              </w:rPr>
              <w:instrText xml:space="preserve"> PAGEREF _Toc135132555 \h </w:instrText>
            </w:r>
            <w:r w:rsidR="00933D7D">
              <w:rPr>
                <w:noProof/>
                <w:webHidden/>
              </w:rPr>
            </w:r>
            <w:r w:rsidR="00933D7D">
              <w:rPr>
                <w:noProof/>
                <w:webHidden/>
              </w:rPr>
              <w:fldChar w:fldCharType="separate"/>
            </w:r>
            <w:r w:rsidR="00355591">
              <w:rPr>
                <w:noProof/>
                <w:webHidden/>
              </w:rPr>
              <w:t>18</w:t>
            </w:r>
            <w:r w:rsidR="00933D7D">
              <w:rPr>
                <w:noProof/>
                <w:webHidden/>
              </w:rPr>
              <w:fldChar w:fldCharType="end"/>
            </w:r>
          </w:hyperlink>
        </w:p>
        <w:p w14:paraId="2696AEBE" w14:textId="231CE49B"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6" w:history="1">
            <w:r w:rsidR="00933D7D" w:rsidRPr="001A3657">
              <w:rPr>
                <w:rStyle w:val="Hyperlink"/>
                <w:noProof/>
              </w:rPr>
              <w:t>5.4</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Summary and Implications going forward</w:t>
            </w:r>
            <w:r w:rsidR="00933D7D">
              <w:rPr>
                <w:noProof/>
                <w:webHidden/>
              </w:rPr>
              <w:tab/>
            </w:r>
            <w:r w:rsidR="00933D7D">
              <w:rPr>
                <w:noProof/>
                <w:webHidden/>
              </w:rPr>
              <w:fldChar w:fldCharType="begin"/>
            </w:r>
            <w:r w:rsidR="00933D7D">
              <w:rPr>
                <w:noProof/>
                <w:webHidden/>
              </w:rPr>
              <w:instrText xml:space="preserve"> PAGEREF _Toc135132556 \h </w:instrText>
            </w:r>
            <w:r w:rsidR="00933D7D">
              <w:rPr>
                <w:noProof/>
                <w:webHidden/>
              </w:rPr>
            </w:r>
            <w:r w:rsidR="00933D7D">
              <w:rPr>
                <w:noProof/>
                <w:webHidden/>
              </w:rPr>
              <w:fldChar w:fldCharType="separate"/>
            </w:r>
            <w:r w:rsidR="00355591">
              <w:rPr>
                <w:noProof/>
                <w:webHidden/>
              </w:rPr>
              <w:t>19</w:t>
            </w:r>
            <w:r w:rsidR="00933D7D">
              <w:rPr>
                <w:noProof/>
                <w:webHidden/>
              </w:rPr>
              <w:fldChar w:fldCharType="end"/>
            </w:r>
          </w:hyperlink>
        </w:p>
        <w:p w14:paraId="7DBA8377" w14:textId="4F0A0673"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7" w:history="1">
            <w:r w:rsidR="00933D7D" w:rsidRPr="001A3657">
              <w:rPr>
                <w:rStyle w:val="Hyperlink"/>
                <w:noProof/>
              </w:rPr>
              <w:t>5.4.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Research question</w:t>
            </w:r>
            <w:r w:rsidR="00933D7D">
              <w:rPr>
                <w:noProof/>
                <w:webHidden/>
              </w:rPr>
              <w:tab/>
            </w:r>
            <w:r w:rsidR="00933D7D">
              <w:rPr>
                <w:noProof/>
                <w:webHidden/>
              </w:rPr>
              <w:fldChar w:fldCharType="begin"/>
            </w:r>
            <w:r w:rsidR="00933D7D">
              <w:rPr>
                <w:noProof/>
                <w:webHidden/>
              </w:rPr>
              <w:instrText xml:space="preserve"> PAGEREF _Toc135132557 \h </w:instrText>
            </w:r>
            <w:r w:rsidR="00933D7D">
              <w:rPr>
                <w:noProof/>
                <w:webHidden/>
              </w:rPr>
            </w:r>
            <w:r w:rsidR="00933D7D">
              <w:rPr>
                <w:noProof/>
                <w:webHidden/>
              </w:rPr>
              <w:fldChar w:fldCharType="separate"/>
            </w:r>
            <w:r w:rsidR="00355591">
              <w:rPr>
                <w:noProof/>
                <w:webHidden/>
              </w:rPr>
              <w:t>19</w:t>
            </w:r>
            <w:r w:rsidR="00933D7D">
              <w:rPr>
                <w:noProof/>
                <w:webHidden/>
              </w:rPr>
              <w:fldChar w:fldCharType="end"/>
            </w:r>
          </w:hyperlink>
        </w:p>
        <w:p w14:paraId="77526144" w14:textId="5B5497E1"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8" w:history="1">
            <w:r w:rsidR="00933D7D" w:rsidRPr="001A3657">
              <w:rPr>
                <w:rStyle w:val="Hyperlink"/>
                <w:noProof/>
              </w:rPr>
              <w:t>6</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Design process and methods</w:t>
            </w:r>
            <w:r w:rsidR="00933D7D">
              <w:rPr>
                <w:noProof/>
                <w:webHidden/>
              </w:rPr>
              <w:tab/>
            </w:r>
            <w:r w:rsidR="00933D7D">
              <w:rPr>
                <w:noProof/>
                <w:webHidden/>
              </w:rPr>
              <w:fldChar w:fldCharType="begin"/>
            </w:r>
            <w:r w:rsidR="00933D7D">
              <w:rPr>
                <w:noProof/>
                <w:webHidden/>
              </w:rPr>
              <w:instrText xml:space="preserve"> PAGEREF _Toc135132558 \h </w:instrText>
            </w:r>
            <w:r w:rsidR="00933D7D">
              <w:rPr>
                <w:noProof/>
                <w:webHidden/>
              </w:rPr>
            </w:r>
            <w:r w:rsidR="00933D7D">
              <w:rPr>
                <w:noProof/>
                <w:webHidden/>
              </w:rPr>
              <w:fldChar w:fldCharType="separate"/>
            </w:r>
            <w:r w:rsidR="00355591">
              <w:rPr>
                <w:noProof/>
                <w:webHidden/>
              </w:rPr>
              <w:t>20</w:t>
            </w:r>
            <w:r w:rsidR="00933D7D">
              <w:rPr>
                <w:noProof/>
                <w:webHidden/>
              </w:rPr>
              <w:fldChar w:fldCharType="end"/>
            </w:r>
          </w:hyperlink>
        </w:p>
        <w:p w14:paraId="2E6A636B" w14:textId="394D9AD9"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9" w:history="1">
            <w:r w:rsidR="00933D7D" w:rsidRPr="001A3657">
              <w:rPr>
                <w:rStyle w:val="Hyperlink"/>
                <w:noProof/>
              </w:rPr>
              <w:t>6.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Planning</w:t>
            </w:r>
            <w:r w:rsidR="00933D7D">
              <w:rPr>
                <w:noProof/>
                <w:webHidden/>
              </w:rPr>
              <w:tab/>
            </w:r>
            <w:r w:rsidR="00933D7D">
              <w:rPr>
                <w:noProof/>
                <w:webHidden/>
              </w:rPr>
              <w:fldChar w:fldCharType="begin"/>
            </w:r>
            <w:r w:rsidR="00933D7D">
              <w:rPr>
                <w:noProof/>
                <w:webHidden/>
              </w:rPr>
              <w:instrText xml:space="preserve"> PAGEREF _Toc135132559 \h </w:instrText>
            </w:r>
            <w:r w:rsidR="00933D7D">
              <w:rPr>
                <w:noProof/>
                <w:webHidden/>
              </w:rPr>
            </w:r>
            <w:r w:rsidR="00933D7D">
              <w:rPr>
                <w:noProof/>
                <w:webHidden/>
              </w:rPr>
              <w:fldChar w:fldCharType="separate"/>
            </w:r>
            <w:r w:rsidR="00355591">
              <w:rPr>
                <w:noProof/>
                <w:webHidden/>
              </w:rPr>
              <w:t>20</w:t>
            </w:r>
            <w:r w:rsidR="00933D7D">
              <w:rPr>
                <w:noProof/>
                <w:webHidden/>
              </w:rPr>
              <w:fldChar w:fldCharType="end"/>
            </w:r>
          </w:hyperlink>
        </w:p>
        <w:p w14:paraId="4274C122" w14:textId="64BCED96"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0" w:history="1">
            <w:r w:rsidR="00933D7D" w:rsidRPr="001A3657">
              <w:rPr>
                <w:rStyle w:val="Hyperlink"/>
                <w:noProof/>
              </w:rPr>
              <w:t>6.1.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User Centred Design</w:t>
            </w:r>
            <w:r w:rsidR="00933D7D">
              <w:rPr>
                <w:noProof/>
                <w:webHidden/>
              </w:rPr>
              <w:tab/>
            </w:r>
            <w:r w:rsidR="00933D7D">
              <w:rPr>
                <w:noProof/>
                <w:webHidden/>
              </w:rPr>
              <w:fldChar w:fldCharType="begin"/>
            </w:r>
            <w:r w:rsidR="00933D7D">
              <w:rPr>
                <w:noProof/>
                <w:webHidden/>
              </w:rPr>
              <w:instrText xml:space="preserve"> PAGEREF _Toc135132560 \h </w:instrText>
            </w:r>
            <w:r w:rsidR="00933D7D">
              <w:rPr>
                <w:noProof/>
                <w:webHidden/>
              </w:rPr>
            </w:r>
            <w:r w:rsidR="00933D7D">
              <w:rPr>
                <w:noProof/>
                <w:webHidden/>
              </w:rPr>
              <w:fldChar w:fldCharType="separate"/>
            </w:r>
            <w:r w:rsidR="00355591">
              <w:rPr>
                <w:noProof/>
                <w:webHidden/>
              </w:rPr>
              <w:t>20</w:t>
            </w:r>
            <w:r w:rsidR="00933D7D">
              <w:rPr>
                <w:noProof/>
                <w:webHidden/>
              </w:rPr>
              <w:fldChar w:fldCharType="end"/>
            </w:r>
          </w:hyperlink>
        </w:p>
        <w:p w14:paraId="14221736" w14:textId="1E960672"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1" w:history="1">
            <w:r w:rsidR="00933D7D" w:rsidRPr="001A3657">
              <w:rPr>
                <w:rStyle w:val="Hyperlink"/>
                <w:noProof/>
              </w:rPr>
              <w:t>6.1.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Literature research</w:t>
            </w:r>
            <w:r w:rsidR="00933D7D">
              <w:rPr>
                <w:noProof/>
                <w:webHidden/>
              </w:rPr>
              <w:tab/>
            </w:r>
            <w:r w:rsidR="00933D7D">
              <w:rPr>
                <w:noProof/>
                <w:webHidden/>
              </w:rPr>
              <w:fldChar w:fldCharType="begin"/>
            </w:r>
            <w:r w:rsidR="00933D7D">
              <w:rPr>
                <w:noProof/>
                <w:webHidden/>
              </w:rPr>
              <w:instrText xml:space="preserve"> PAGEREF _Toc135132561 \h </w:instrText>
            </w:r>
            <w:r w:rsidR="00933D7D">
              <w:rPr>
                <w:noProof/>
                <w:webHidden/>
              </w:rPr>
            </w:r>
            <w:r w:rsidR="00933D7D">
              <w:rPr>
                <w:noProof/>
                <w:webHidden/>
              </w:rPr>
              <w:fldChar w:fldCharType="separate"/>
            </w:r>
            <w:r w:rsidR="00355591">
              <w:rPr>
                <w:noProof/>
                <w:webHidden/>
              </w:rPr>
              <w:t>21</w:t>
            </w:r>
            <w:r w:rsidR="00933D7D">
              <w:rPr>
                <w:noProof/>
                <w:webHidden/>
              </w:rPr>
              <w:fldChar w:fldCharType="end"/>
            </w:r>
          </w:hyperlink>
        </w:p>
        <w:p w14:paraId="7AE12EA2" w14:textId="23B7FA2C"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2" w:history="1">
            <w:r w:rsidR="00933D7D" w:rsidRPr="001A3657">
              <w:rPr>
                <w:rStyle w:val="Hyperlink"/>
                <w:noProof/>
              </w:rPr>
              <w:t>6.1.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The Double Diamond research method</w:t>
            </w:r>
            <w:r w:rsidR="00933D7D">
              <w:rPr>
                <w:noProof/>
                <w:webHidden/>
              </w:rPr>
              <w:tab/>
            </w:r>
            <w:r w:rsidR="00933D7D">
              <w:rPr>
                <w:noProof/>
                <w:webHidden/>
              </w:rPr>
              <w:fldChar w:fldCharType="begin"/>
            </w:r>
            <w:r w:rsidR="00933D7D">
              <w:rPr>
                <w:noProof/>
                <w:webHidden/>
              </w:rPr>
              <w:instrText xml:space="preserve"> PAGEREF _Toc135132562 \h </w:instrText>
            </w:r>
            <w:r w:rsidR="00933D7D">
              <w:rPr>
                <w:noProof/>
                <w:webHidden/>
              </w:rPr>
            </w:r>
            <w:r w:rsidR="00933D7D">
              <w:rPr>
                <w:noProof/>
                <w:webHidden/>
              </w:rPr>
              <w:fldChar w:fldCharType="separate"/>
            </w:r>
            <w:r w:rsidR="00355591">
              <w:rPr>
                <w:noProof/>
                <w:webHidden/>
              </w:rPr>
              <w:t>22</w:t>
            </w:r>
            <w:r w:rsidR="00933D7D">
              <w:rPr>
                <w:noProof/>
                <w:webHidden/>
              </w:rPr>
              <w:fldChar w:fldCharType="end"/>
            </w:r>
          </w:hyperlink>
        </w:p>
        <w:p w14:paraId="2BC6E9A6" w14:textId="340B80BF"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3" w:history="1">
            <w:r w:rsidR="00933D7D" w:rsidRPr="001A3657">
              <w:rPr>
                <w:rStyle w:val="Hyperlink"/>
                <w:noProof/>
              </w:rPr>
              <w:t>6.2</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Early design stages</w:t>
            </w:r>
            <w:r w:rsidR="00933D7D">
              <w:rPr>
                <w:noProof/>
                <w:webHidden/>
              </w:rPr>
              <w:tab/>
            </w:r>
            <w:r w:rsidR="00933D7D">
              <w:rPr>
                <w:noProof/>
                <w:webHidden/>
              </w:rPr>
              <w:fldChar w:fldCharType="begin"/>
            </w:r>
            <w:r w:rsidR="00933D7D">
              <w:rPr>
                <w:noProof/>
                <w:webHidden/>
              </w:rPr>
              <w:instrText xml:space="preserve"> PAGEREF _Toc135132563 \h </w:instrText>
            </w:r>
            <w:r w:rsidR="00933D7D">
              <w:rPr>
                <w:noProof/>
                <w:webHidden/>
              </w:rPr>
            </w:r>
            <w:r w:rsidR="00933D7D">
              <w:rPr>
                <w:noProof/>
                <w:webHidden/>
              </w:rPr>
              <w:fldChar w:fldCharType="separate"/>
            </w:r>
            <w:r w:rsidR="00355591">
              <w:rPr>
                <w:noProof/>
                <w:webHidden/>
              </w:rPr>
              <w:t>23</w:t>
            </w:r>
            <w:r w:rsidR="00933D7D">
              <w:rPr>
                <w:noProof/>
                <w:webHidden/>
              </w:rPr>
              <w:fldChar w:fldCharType="end"/>
            </w:r>
          </w:hyperlink>
        </w:p>
        <w:p w14:paraId="08FE5542" w14:textId="79D24CB1"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4" w:history="1">
            <w:r w:rsidR="00933D7D" w:rsidRPr="001A3657">
              <w:rPr>
                <w:rStyle w:val="Hyperlink"/>
                <w:noProof/>
                <w:lang w:eastAsia="en-GB"/>
              </w:rPr>
              <w:t>6.2.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lang w:eastAsia="en-GB"/>
              </w:rPr>
              <w:t>Exploratory discussions</w:t>
            </w:r>
            <w:r w:rsidR="00933D7D">
              <w:rPr>
                <w:noProof/>
                <w:webHidden/>
              </w:rPr>
              <w:tab/>
            </w:r>
            <w:r w:rsidR="00933D7D">
              <w:rPr>
                <w:noProof/>
                <w:webHidden/>
              </w:rPr>
              <w:fldChar w:fldCharType="begin"/>
            </w:r>
            <w:r w:rsidR="00933D7D">
              <w:rPr>
                <w:noProof/>
                <w:webHidden/>
              </w:rPr>
              <w:instrText xml:space="preserve"> PAGEREF _Toc135132564 \h </w:instrText>
            </w:r>
            <w:r w:rsidR="00933D7D">
              <w:rPr>
                <w:noProof/>
                <w:webHidden/>
              </w:rPr>
            </w:r>
            <w:r w:rsidR="00933D7D">
              <w:rPr>
                <w:noProof/>
                <w:webHidden/>
              </w:rPr>
              <w:fldChar w:fldCharType="separate"/>
            </w:r>
            <w:r w:rsidR="00355591">
              <w:rPr>
                <w:noProof/>
                <w:webHidden/>
              </w:rPr>
              <w:t>23</w:t>
            </w:r>
            <w:r w:rsidR="00933D7D">
              <w:rPr>
                <w:noProof/>
                <w:webHidden/>
              </w:rPr>
              <w:fldChar w:fldCharType="end"/>
            </w:r>
          </w:hyperlink>
        </w:p>
        <w:p w14:paraId="20197130" w14:textId="6F18A8F5"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5" w:history="1">
            <w:r w:rsidR="00933D7D" w:rsidRPr="001A3657">
              <w:rPr>
                <w:rStyle w:val="Hyperlink"/>
                <w:noProof/>
              </w:rPr>
              <w:t>6.2.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Analysis process</w:t>
            </w:r>
            <w:r w:rsidR="00933D7D">
              <w:rPr>
                <w:noProof/>
                <w:webHidden/>
              </w:rPr>
              <w:tab/>
            </w:r>
            <w:r w:rsidR="00933D7D">
              <w:rPr>
                <w:noProof/>
                <w:webHidden/>
              </w:rPr>
              <w:fldChar w:fldCharType="begin"/>
            </w:r>
            <w:r w:rsidR="00933D7D">
              <w:rPr>
                <w:noProof/>
                <w:webHidden/>
              </w:rPr>
              <w:instrText xml:space="preserve"> PAGEREF _Toc135132565 \h </w:instrText>
            </w:r>
            <w:r w:rsidR="00933D7D">
              <w:rPr>
                <w:noProof/>
                <w:webHidden/>
              </w:rPr>
            </w:r>
            <w:r w:rsidR="00933D7D">
              <w:rPr>
                <w:noProof/>
                <w:webHidden/>
              </w:rPr>
              <w:fldChar w:fldCharType="separate"/>
            </w:r>
            <w:r w:rsidR="00355591">
              <w:rPr>
                <w:noProof/>
                <w:webHidden/>
              </w:rPr>
              <w:t>24</w:t>
            </w:r>
            <w:r w:rsidR="00933D7D">
              <w:rPr>
                <w:noProof/>
                <w:webHidden/>
              </w:rPr>
              <w:fldChar w:fldCharType="end"/>
            </w:r>
          </w:hyperlink>
        </w:p>
        <w:p w14:paraId="0B17F85C" w14:textId="21E35AE6"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6" w:history="1">
            <w:r w:rsidR="00933D7D" w:rsidRPr="001A3657">
              <w:rPr>
                <w:rStyle w:val="Hyperlink"/>
                <w:noProof/>
                <w:lang w:eastAsia="en-GB"/>
              </w:rPr>
              <w:t>6.2.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lang w:eastAsia="en-GB"/>
              </w:rPr>
              <w:t>Results from interviews</w:t>
            </w:r>
            <w:r w:rsidR="00933D7D">
              <w:rPr>
                <w:noProof/>
                <w:webHidden/>
              </w:rPr>
              <w:tab/>
            </w:r>
            <w:r w:rsidR="00933D7D">
              <w:rPr>
                <w:noProof/>
                <w:webHidden/>
              </w:rPr>
              <w:fldChar w:fldCharType="begin"/>
            </w:r>
            <w:r w:rsidR="00933D7D">
              <w:rPr>
                <w:noProof/>
                <w:webHidden/>
              </w:rPr>
              <w:instrText xml:space="preserve"> PAGEREF _Toc135132566 \h </w:instrText>
            </w:r>
            <w:r w:rsidR="00933D7D">
              <w:rPr>
                <w:noProof/>
                <w:webHidden/>
              </w:rPr>
            </w:r>
            <w:r w:rsidR="00933D7D">
              <w:rPr>
                <w:noProof/>
                <w:webHidden/>
              </w:rPr>
              <w:fldChar w:fldCharType="separate"/>
            </w:r>
            <w:r w:rsidR="00355591">
              <w:rPr>
                <w:noProof/>
                <w:webHidden/>
              </w:rPr>
              <w:t>25</w:t>
            </w:r>
            <w:r w:rsidR="00933D7D">
              <w:rPr>
                <w:noProof/>
                <w:webHidden/>
              </w:rPr>
              <w:fldChar w:fldCharType="end"/>
            </w:r>
          </w:hyperlink>
        </w:p>
        <w:p w14:paraId="319FA48F" w14:textId="1A3DC2C6"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7" w:history="1">
            <w:r w:rsidR="00933D7D" w:rsidRPr="001A3657">
              <w:rPr>
                <w:rStyle w:val="Hyperlink"/>
                <w:noProof/>
              </w:rPr>
              <w:t>6.3</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Sketching &amp; Prototyping</w:t>
            </w:r>
            <w:r w:rsidR="00933D7D">
              <w:rPr>
                <w:noProof/>
                <w:webHidden/>
              </w:rPr>
              <w:tab/>
            </w:r>
            <w:r w:rsidR="00933D7D">
              <w:rPr>
                <w:noProof/>
                <w:webHidden/>
              </w:rPr>
              <w:fldChar w:fldCharType="begin"/>
            </w:r>
            <w:r w:rsidR="00933D7D">
              <w:rPr>
                <w:noProof/>
                <w:webHidden/>
              </w:rPr>
              <w:instrText xml:space="preserve"> PAGEREF _Toc135132567 \h </w:instrText>
            </w:r>
            <w:r w:rsidR="00933D7D">
              <w:rPr>
                <w:noProof/>
                <w:webHidden/>
              </w:rPr>
            </w:r>
            <w:r w:rsidR="00933D7D">
              <w:rPr>
                <w:noProof/>
                <w:webHidden/>
              </w:rPr>
              <w:fldChar w:fldCharType="separate"/>
            </w:r>
            <w:r w:rsidR="00355591">
              <w:rPr>
                <w:noProof/>
                <w:webHidden/>
              </w:rPr>
              <w:t>29</w:t>
            </w:r>
            <w:r w:rsidR="00933D7D">
              <w:rPr>
                <w:noProof/>
                <w:webHidden/>
              </w:rPr>
              <w:fldChar w:fldCharType="end"/>
            </w:r>
          </w:hyperlink>
        </w:p>
        <w:p w14:paraId="5478D232" w14:textId="36CD7FDF"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8" w:history="1">
            <w:r w:rsidR="00933D7D" w:rsidRPr="001A3657">
              <w:rPr>
                <w:rStyle w:val="Hyperlink"/>
                <w:noProof/>
              </w:rPr>
              <w:t>6.3.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Wizard of Oz</w:t>
            </w:r>
            <w:r w:rsidR="00933D7D">
              <w:rPr>
                <w:noProof/>
                <w:webHidden/>
              </w:rPr>
              <w:tab/>
            </w:r>
            <w:r w:rsidR="00933D7D">
              <w:rPr>
                <w:noProof/>
                <w:webHidden/>
              </w:rPr>
              <w:fldChar w:fldCharType="begin"/>
            </w:r>
            <w:r w:rsidR="00933D7D">
              <w:rPr>
                <w:noProof/>
                <w:webHidden/>
              </w:rPr>
              <w:instrText xml:space="preserve"> PAGEREF _Toc135132568 \h </w:instrText>
            </w:r>
            <w:r w:rsidR="00933D7D">
              <w:rPr>
                <w:noProof/>
                <w:webHidden/>
              </w:rPr>
            </w:r>
            <w:r w:rsidR="00933D7D">
              <w:rPr>
                <w:noProof/>
                <w:webHidden/>
              </w:rPr>
              <w:fldChar w:fldCharType="separate"/>
            </w:r>
            <w:r w:rsidR="00355591">
              <w:rPr>
                <w:noProof/>
                <w:webHidden/>
              </w:rPr>
              <w:t>30</w:t>
            </w:r>
            <w:r w:rsidR="00933D7D">
              <w:rPr>
                <w:noProof/>
                <w:webHidden/>
              </w:rPr>
              <w:fldChar w:fldCharType="end"/>
            </w:r>
          </w:hyperlink>
        </w:p>
        <w:p w14:paraId="3A24B69C" w14:textId="599CF771"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9" w:history="1">
            <w:r w:rsidR="00933D7D" w:rsidRPr="001A3657">
              <w:rPr>
                <w:rStyle w:val="Hyperlink"/>
                <w:noProof/>
              </w:rPr>
              <w:t>6.3.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Three-point approach</w:t>
            </w:r>
            <w:r w:rsidR="00933D7D">
              <w:rPr>
                <w:noProof/>
                <w:webHidden/>
              </w:rPr>
              <w:tab/>
            </w:r>
            <w:r w:rsidR="00933D7D">
              <w:rPr>
                <w:noProof/>
                <w:webHidden/>
              </w:rPr>
              <w:fldChar w:fldCharType="begin"/>
            </w:r>
            <w:r w:rsidR="00933D7D">
              <w:rPr>
                <w:noProof/>
                <w:webHidden/>
              </w:rPr>
              <w:instrText xml:space="preserve"> PAGEREF _Toc135132569 \h </w:instrText>
            </w:r>
            <w:r w:rsidR="00933D7D">
              <w:rPr>
                <w:noProof/>
                <w:webHidden/>
              </w:rPr>
            </w:r>
            <w:r w:rsidR="00933D7D">
              <w:rPr>
                <w:noProof/>
                <w:webHidden/>
              </w:rPr>
              <w:fldChar w:fldCharType="separate"/>
            </w:r>
            <w:r w:rsidR="00355591">
              <w:rPr>
                <w:noProof/>
                <w:webHidden/>
              </w:rPr>
              <w:t>30</w:t>
            </w:r>
            <w:r w:rsidR="00933D7D">
              <w:rPr>
                <w:noProof/>
                <w:webHidden/>
              </w:rPr>
              <w:fldChar w:fldCharType="end"/>
            </w:r>
          </w:hyperlink>
        </w:p>
        <w:p w14:paraId="2D7E4E79" w14:textId="6A465C9B"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0" w:history="1">
            <w:r w:rsidR="00933D7D" w:rsidRPr="001A3657">
              <w:rPr>
                <w:rStyle w:val="Hyperlink"/>
                <w:noProof/>
              </w:rPr>
              <w:t>6.3.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Design interactions</w:t>
            </w:r>
            <w:r w:rsidR="00933D7D">
              <w:rPr>
                <w:noProof/>
                <w:webHidden/>
              </w:rPr>
              <w:tab/>
            </w:r>
            <w:r w:rsidR="00933D7D">
              <w:rPr>
                <w:noProof/>
                <w:webHidden/>
              </w:rPr>
              <w:fldChar w:fldCharType="begin"/>
            </w:r>
            <w:r w:rsidR="00933D7D">
              <w:rPr>
                <w:noProof/>
                <w:webHidden/>
              </w:rPr>
              <w:instrText xml:space="preserve"> PAGEREF _Toc135132570 \h </w:instrText>
            </w:r>
            <w:r w:rsidR="00933D7D">
              <w:rPr>
                <w:noProof/>
                <w:webHidden/>
              </w:rPr>
            </w:r>
            <w:r w:rsidR="00933D7D">
              <w:rPr>
                <w:noProof/>
                <w:webHidden/>
              </w:rPr>
              <w:fldChar w:fldCharType="separate"/>
            </w:r>
            <w:r w:rsidR="00355591">
              <w:rPr>
                <w:noProof/>
                <w:webHidden/>
              </w:rPr>
              <w:t>32</w:t>
            </w:r>
            <w:r w:rsidR="00933D7D">
              <w:rPr>
                <w:noProof/>
                <w:webHidden/>
              </w:rPr>
              <w:fldChar w:fldCharType="end"/>
            </w:r>
          </w:hyperlink>
        </w:p>
        <w:p w14:paraId="61953C97" w14:textId="5EED42D0"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1" w:history="1">
            <w:r w:rsidR="00933D7D" w:rsidRPr="001A3657">
              <w:rPr>
                <w:rStyle w:val="Hyperlink"/>
                <w:noProof/>
              </w:rPr>
              <w:t>6.3.4</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Figma and code</w:t>
            </w:r>
            <w:r w:rsidR="00933D7D">
              <w:rPr>
                <w:noProof/>
                <w:webHidden/>
              </w:rPr>
              <w:tab/>
            </w:r>
            <w:r w:rsidR="00933D7D">
              <w:rPr>
                <w:noProof/>
                <w:webHidden/>
              </w:rPr>
              <w:fldChar w:fldCharType="begin"/>
            </w:r>
            <w:r w:rsidR="00933D7D">
              <w:rPr>
                <w:noProof/>
                <w:webHidden/>
              </w:rPr>
              <w:instrText xml:space="preserve"> PAGEREF _Toc135132571 \h </w:instrText>
            </w:r>
            <w:r w:rsidR="00933D7D">
              <w:rPr>
                <w:noProof/>
                <w:webHidden/>
              </w:rPr>
            </w:r>
            <w:r w:rsidR="00933D7D">
              <w:rPr>
                <w:noProof/>
                <w:webHidden/>
              </w:rPr>
              <w:fldChar w:fldCharType="separate"/>
            </w:r>
            <w:r w:rsidR="00355591">
              <w:rPr>
                <w:noProof/>
                <w:webHidden/>
              </w:rPr>
              <w:t>33</w:t>
            </w:r>
            <w:r w:rsidR="00933D7D">
              <w:rPr>
                <w:noProof/>
                <w:webHidden/>
              </w:rPr>
              <w:fldChar w:fldCharType="end"/>
            </w:r>
          </w:hyperlink>
        </w:p>
        <w:p w14:paraId="35425562" w14:textId="747311B9"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2" w:history="1">
            <w:r w:rsidR="00933D7D" w:rsidRPr="001A3657">
              <w:rPr>
                <w:rStyle w:val="Hyperlink"/>
                <w:noProof/>
              </w:rPr>
              <w:t>6.4</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Usability testing</w:t>
            </w:r>
            <w:r w:rsidR="00933D7D">
              <w:rPr>
                <w:noProof/>
                <w:webHidden/>
              </w:rPr>
              <w:tab/>
            </w:r>
            <w:r w:rsidR="00933D7D">
              <w:rPr>
                <w:noProof/>
                <w:webHidden/>
              </w:rPr>
              <w:fldChar w:fldCharType="begin"/>
            </w:r>
            <w:r w:rsidR="00933D7D">
              <w:rPr>
                <w:noProof/>
                <w:webHidden/>
              </w:rPr>
              <w:instrText xml:space="preserve"> PAGEREF _Toc135132572 \h </w:instrText>
            </w:r>
            <w:r w:rsidR="00933D7D">
              <w:rPr>
                <w:noProof/>
                <w:webHidden/>
              </w:rPr>
            </w:r>
            <w:r w:rsidR="00933D7D">
              <w:rPr>
                <w:noProof/>
                <w:webHidden/>
              </w:rPr>
              <w:fldChar w:fldCharType="separate"/>
            </w:r>
            <w:r w:rsidR="00355591">
              <w:rPr>
                <w:noProof/>
                <w:webHidden/>
              </w:rPr>
              <w:t>34</w:t>
            </w:r>
            <w:r w:rsidR="00933D7D">
              <w:rPr>
                <w:noProof/>
                <w:webHidden/>
              </w:rPr>
              <w:fldChar w:fldCharType="end"/>
            </w:r>
          </w:hyperlink>
        </w:p>
        <w:p w14:paraId="4CD252FD" w14:textId="13BC2D7C"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3" w:history="1">
            <w:r w:rsidR="00933D7D" w:rsidRPr="001A3657">
              <w:rPr>
                <w:rStyle w:val="Hyperlink"/>
                <w:noProof/>
              </w:rPr>
              <w:t>6.4.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Testing with users</w:t>
            </w:r>
            <w:r w:rsidR="00933D7D">
              <w:rPr>
                <w:noProof/>
                <w:webHidden/>
              </w:rPr>
              <w:tab/>
            </w:r>
            <w:r w:rsidR="00933D7D">
              <w:rPr>
                <w:noProof/>
                <w:webHidden/>
              </w:rPr>
              <w:fldChar w:fldCharType="begin"/>
            </w:r>
            <w:r w:rsidR="00933D7D">
              <w:rPr>
                <w:noProof/>
                <w:webHidden/>
              </w:rPr>
              <w:instrText xml:space="preserve"> PAGEREF _Toc135132573 \h </w:instrText>
            </w:r>
            <w:r w:rsidR="00933D7D">
              <w:rPr>
                <w:noProof/>
                <w:webHidden/>
              </w:rPr>
            </w:r>
            <w:r w:rsidR="00933D7D">
              <w:rPr>
                <w:noProof/>
                <w:webHidden/>
              </w:rPr>
              <w:fldChar w:fldCharType="separate"/>
            </w:r>
            <w:r w:rsidR="00355591">
              <w:rPr>
                <w:noProof/>
                <w:webHidden/>
              </w:rPr>
              <w:t>35</w:t>
            </w:r>
            <w:r w:rsidR="00933D7D">
              <w:rPr>
                <w:noProof/>
                <w:webHidden/>
              </w:rPr>
              <w:fldChar w:fldCharType="end"/>
            </w:r>
          </w:hyperlink>
        </w:p>
        <w:p w14:paraId="3BC68B34" w14:textId="17E471D7"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4" w:history="1">
            <w:r w:rsidR="00933D7D" w:rsidRPr="001A3657">
              <w:rPr>
                <w:rStyle w:val="Hyperlink"/>
                <w:noProof/>
              </w:rPr>
              <w:t>6.4.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Iterating on the design</w:t>
            </w:r>
            <w:r w:rsidR="00933D7D">
              <w:rPr>
                <w:noProof/>
                <w:webHidden/>
              </w:rPr>
              <w:tab/>
            </w:r>
            <w:r w:rsidR="00933D7D">
              <w:rPr>
                <w:noProof/>
                <w:webHidden/>
              </w:rPr>
              <w:fldChar w:fldCharType="begin"/>
            </w:r>
            <w:r w:rsidR="00933D7D">
              <w:rPr>
                <w:noProof/>
                <w:webHidden/>
              </w:rPr>
              <w:instrText xml:space="preserve"> PAGEREF _Toc135132574 \h </w:instrText>
            </w:r>
            <w:r w:rsidR="00933D7D">
              <w:rPr>
                <w:noProof/>
                <w:webHidden/>
              </w:rPr>
            </w:r>
            <w:r w:rsidR="00933D7D">
              <w:rPr>
                <w:noProof/>
                <w:webHidden/>
              </w:rPr>
              <w:fldChar w:fldCharType="separate"/>
            </w:r>
            <w:r w:rsidR="00355591">
              <w:rPr>
                <w:noProof/>
                <w:webHidden/>
              </w:rPr>
              <w:t>35</w:t>
            </w:r>
            <w:r w:rsidR="00933D7D">
              <w:rPr>
                <w:noProof/>
                <w:webHidden/>
              </w:rPr>
              <w:fldChar w:fldCharType="end"/>
            </w:r>
          </w:hyperlink>
        </w:p>
        <w:p w14:paraId="4AD714D2" w14:textId="5E3CFC82"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5" w:history="1">
            <w:r w:rsidR="00933D7D" w:rsidRPr="001A3657">
              <w:rPr>
                <w:rStyle w:val="Hyperlink"/>
                <w:noProof/>
              </w:rPr>
              <w:t>7</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Proof of Concept</w:t>
            </w:r>
            <w:r w:rsidR="00933D7D">
              <w:rPr>
                <w:noProof/>
                <w:webHidden/>
              </w:rPr>
              <w:tab/>
            </w:r>
            <w:r w:rsidR="00933D7D">
              <w:rPr>
                <w:noProof/>
                <w:webHidden/>
              </w:rPr>
              <w:fldChar w:fldCharType="begin"/>
            </w:r>
            <w:r w:rsidR="00933D7D">
              <w:rPr>
                <w:noProof/>
                <w:webHidden/>
              </w:rPr>
              <w:instrText xml:space="preserve"> PAGEREF _Toc135132575 \h </w:instrText>
            </w:r>
            <w:r w:rsidR="00933D7D">
              <w:rPr>
                <w:noProof/>
                <w:webHidden/>
              </w:rPr>
            </w:r>
            <w:r w:rsidR="00933D7D">
              <w:rPr>
                <w:noProof/>
                <w:webHidden/>
              </w:rPr>
              <w:fldChar w:fldCharType="separate"/>
            </w:r>
            <w:r w:rsidR="00355591">
              <w:rPr>
                <w:noProof/>
                <w:webHidden/>
              </w:rPr>
              <w:t>42</w:t>
            </w:r>
            <w:r w:rsidR="00933D7D">
              <w:rPr>
                <w:noProof/>
                <w:webHidden/>
              </w:rPr>
              <w:fldChar w:fldCharType="end"/>
            </w:r>
          </w:hyperlink>
        </w:p>
        <w:p w14:paraId="38468858" w14:textId="49DBA08A"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6" w:history="1">
            <w:r w:rsidR="00933D7D" w:rsidRPr="001A3657">
              <w:rPr>
                <w:rStyle w:val="Hyperlink"/>
                <w:noProof/>
                <w:lang w:val="en-US"/>
              </w:rPr>
              <w:t>7.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lang w:val="en-US"/>
              </w:rPr>
              <w:t>Proof of Concept as a Constructive Visualisation</w:t>
            </w:r>
            <w:r w:rsidR="00933D7D">
              <w:rPr>
                <w:noProof/>
                <w:webHidden/>
              </w:rPr>
              <w:tab/>
            </w:r>
            <w:r w:rsidR="00933D7D">
              <w:rPr>
                <w:noProof/>
                <w:webHidden/>
              </w:rPr>
              <w:fldChar w:fldCharType="begin"/>
            </w:r>
            <w:r w:rsidR="00933D7D">
              <w:rPr>
                <w:noProof/>
                <w:webHidden/>
              </w:rPr>
              <w:instrText xml:space="preserve"> PAGEREF _Toc135132576 \h </w:instrText>
            </w:r>
            <w:r w:rsidR="00933D7D">
              <w:rPr>
                <w:noProof/>
                <w:webHidden/>
              </w:rPr>
            </w:r>
            <w:r w:rsidR="00933D7D">
              <w:rPr>
                <w:noProof/>
                <w:webHidden/>
              </w:rPr>
              <w:fldChar w:fldCharType="separate"/>
            </w:r>
            <w:r w:rsidR="00355591">
              <w:rPr>
                <w:noProof/>
                <w:webHidden/>
              </w:rPr>
              <w:t>47</w:t>
            </w:r>
            <w:r w:rsidR="00933D7D">
              <w:rPr>
                <w:noProof/>
                <w:webHidden/>
              </w:rPr>
              <w:fldChar w:fldCharType="end"/>
            </w:r>
          </w:hyperlink>
        </w:p>
        <w:p w14:paraId="04E95976" w14:textId="71572002"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7" w:history="1">
            <w:r w:rsidR="00933D7D" w:rsidRPr="001A3657">
              <w:rPr>
                <w:rStyle w:val="Hyperlink"/>
                <w:noProof/>
              </w:rPr>
              <w:t>8</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Discussion</w:t>
            </w:r>
            <w:r w:rsidR="00933D7D">
              <w:rPr>
                <w:noProof/>
                <w:webHidden/>
              </w:rPr>
              <w:tab/>
            </w:r>
            <w:r w:rsidR="00933D7D">
              <w:rPr>
                <w:noProof/>
                <w:webHidden/>
              </w:rPr>
              <w:fldChar w:fldCharType="begin"/>
            </w:r>
            <w:r w:rsidR="00933D7D">
              <w:rPr>
                <w:noProof/>
                <w:webHidden/>
              </w:rPr>
              <w:instrText xml:space="preserve"> PAGEREF _Toc135132577 \h </w:instrText>
            </w:r>
            <w:r w:rsidR="00933D7D">
              <w:rPr>
                <w:noProof/>
                <w:webHidden/>
              </w:rPr>
            </w:r>
            <w:r w:rsidR="00933D7D">
              <w:rPr>
                <w:noProof/>
                <w:webHidden/>
              </w:rPr>
              <w:fldChar w:fldCharType="separate"/>
            </w:r>
            <w:r w:rsidR="00355591">
              <w:rPr>
                <w:noProof/>
                <w:webHidden/>
              </w:rPr>
              <w:t>47</w:t>
            </w:r>
            <w:r w:rsidR="00933D7D">
              <w:rPr>
                <w:noProof/>
                <w:webHidden/>
              </w:rPr>
              <w:fldChar w:fldCharType="end"/>
            </w:r>
          </w:hyperlink>
        </w:p>
        <w:p w14:paraId="0719ADE8" w14:textId="16724DF0"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8" w:history="1">
            <w:r w:rsidR="00933D7D" w:rsidRPr="001A3657">
              <w:rPr>
                <w:rStyle w:val="Hyperlink"/>
                <w:noProof/>
              </w:rPr>
              <w:t>8.1</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Answering research questions</w:t>
            </w:r>
            <w:r w:rsidR="00933D7D">
              <w:rPr>
                <w:noProof/>
                <w:webHidden/>
              </w:rPr>
              <w:tab/>
            </w:r>
            <w:r w:rsidR="00933D7D">
              <w:rPr>
                <w:noProof/>
                <w:webHidden/>
              </w:rPr>
              <w:fldChar w:fldCharType="begin"/>
            </w:r>
            <w:r w:rsidR="00933D7D">
              <w:rPr>
                <w:noProof/>
                <w:webHidden/>
              </w:rPr>
              <w:instrText xml:space="preserve"> PAGEREF _Toc135132578 \h </w:instrText>
            </w:r>
            <w:r w:rsidR="00933D7D">
              <w:rPr>
                <w:noProof/>
                <w:webHidden/>
              </w:rPr>
            </w:r>
            <w:r w:rsidR="00933D7D">
              <w:rPr>
                <w:noProof/>
                <w:webHidden/>
              </w:rPr>
              <w:fldChar w:fldCharType="separate"/>
            </w:r>
            <w:r w:rsidR="00355591">
              <w:rPr>
                <w:noProof/>
                <w:webHidden/>
              </w:rPr>
              <w:t>47</w:t>
            </w:r>
            <w:r w:rsidR="00933D7D">
              <w:rPr>
                <w:noProof/>
                <w:webHidden/>
              </w:rPr>
              <w:fldChar w:fldCharType="end"/>
            </w:r>
          </w:hyperlink>
        </w:p>
        <w:p w14:paraId="7F314CEF" w14:textId="2BE69413"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9" w:history="1">
            <w:r w:rsidR="00933D7D" w:rsidRPr="001A3657">
              <w:rPr>
                <w:rStyle w:val="Hyperlink"/>
                <w:noProof/>
              </w:rPr>
              <w:t>8.2</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The Proof-of-Concept and Literature</w:t>
            </w:r>
            <w:r w:rsidR="00933D7D">
              <w:rPr>
                <w:noProof/>
                <w:webHidden/>
              </w:rPr>
              <w:tab/>
            </w:r>
            <w:r w:rsidR="00933D7D">
              <w:rPr>
                <w:noProof/>
                <w:webHidden/>
              </w:rPr>
              <w:fldChar w:fldCharType="begin"/>
            </w:r>
            <w:r w:rsidR="00933D7D">
              <w:rPr>
                <w:noProof/>
                <w:webHidden/>
              </w:rPr>
              <w:instrText xml:space="preserve"> PAGEREF _Toc135132579 \h </w:instrText>
            </w:r>
            <w:r w:rsidR="00933D7D">
              <w:rPr>
                <w:noProof/>
                <w:webHidden/>
              </w:rPr>
            </w:r>
            <w:r w:rsidR="00933D7D">
              <w:rPr>
                <w:noProof/>
                <w:webHidden/>
              </w:rPr>
              <w:fldChar w:fldCharType="separate"/>
            </w:r>
            <w:r w:rsidR="00355591">
              <w:rPr>
                <w:noProof/>
                <w:webHidden/>
              </w:rPr>
              <w:t>49</w:t>
            </w:r>
            <w:r w:rsidR="00933D7D">
              <w:rPr>
                <w:noProof/>
                <w:webHidden/>
              </w:rPr>
              <w:fldChar w:fldCharType="end"/>
            </w:r>
          </w:hyperlink>
        </w:p>
        <w:p w14:paraId="21615ABF" w14:textId="63F6046D"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0" w:history="1">
            <w:r w:rsidR="00933D7D" w:rsidRPr="001A3657">
              <w:rPr>
                <w:rStyle w:val="Hyperlink"/>
                <w:noProof/>
              </w:rPr>
              <w:t>8.3</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Design Process</w:t>
            </w:r>
            <w:r w:rsidR="00933D7D">
              <w:rPr>
                <w:noProof/>
                <w:webHidden/>
              </w:rPr>
              <w:tab/>
            </w:r>
            <w:r w:rsidR="00933D7D">
              <w:rPr>
                <w:noProof/>
                <w:webHidden/>
              </w:rPr>
              <w:fldChar w:fldCharType="begin"/>
            </w:r>
            <w:r w:rsidR="00933D7D">
              <w:rPr>
                <w:noProof/>
                <w:webHidden/>
              </w:rPr>
              <w:instrText xml:space="preserve"> PAGEREF _Toc135132580 \h </w:instrText>
            </w:r>
            <w:r w:rsidR="00933D7D">
              <w:rPr>
                <w:noProof/>
                <w:webHidden/>
              </w:rPr>
            </w:r>
            <w:r w:rsidR="00933D7D">
              <w:rPr>
                <w:noProof/>
                <w:webHidden/>
              </w:rPr>
              <w:fldChar w:fldCharType="separate"/>
            </w:r>
            <w:r w:rsidR="00355591">
              <w:rPr>
                <w:noProof/>
                <w:webHidden/>
              </w:rPr>
              <w:t>50</w:t>
            </w:r>
            <w:r w:rsidR="00933D7D">
              <w:rPr>
                <w:noProof/>
                <w:webHidden/>
              </w:rPr>
              <w:fldChar w:fldCharType="end"/>
            </w:r>
          </w:hyperlink>
        </w:p>
        <w:p w14:paraId="2EE316D9" w14:textId="655B5400"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1" w:history="1">
            <w:r w:rsidR="00933D7D" w:rsidRPr="001A3657">
              <w:rPr>
                <w:rStyle w:val="Hyperlink"/>
                <w:noProof/>
              </w:rPr>
              <w:t>8.3.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Pivoting to coding</w:t>
            </w:r>
            <w:r w:rsidR="00933D7D">
              <w:rPr>
                <w:noProof/>
                <w:webHidden/>
              </w:rPr>
              <w:tab/>
            </w:r>
            <w:r w:rsidR="00933D7D">
              <w:rPr>
                <w:noProof/>
                <w:webHidden/>
              </w:rPr>
              <w:fldChar w:fldCharType="begin"/>
            </w:r>
            <w:r w:rsidR="00933D7D">
              <w:rPr>
                <w:noProof/>
                <w:webHidden/>
              </w:rPr>
              <w:instrText xml:space="preserve"> PAGEREF _Toc135132581 \h </w:instrText>
            </w:r>
            <w:r w:rsidR="00933D7D">
              <w:rPr>
                <w:noProof/>
                <w:webHidden/>
              </w:rPr>
            </w:r>
            <w:r w:rsidR="00933D7D">
              <w:rPr>
                <w:noProof/>
                <w:webHidden/>
              </w:rPr>
              <w:fldChar w:fldCharType="separate"/>
            </w:r>
            <w:r w:rsidR="00355591">
              <w:rPr>
                <w:noProof/>
                <w:webHidden/>
              </w:rPr>
              <w:t>50</w:t>
            </w:r>
            <w:r w:rsidR="00933D7D">
              <w:rPr>
                <w:noProof/>
                <w:webHidden/>
              </w:rPr>
              <w:fldChar w:fldCharType="end"/>
            </w:r>
          </w:hyperlink>
        </w:p>
        <w:p w14:paraId="58F044EB" w14:textId="0841EAB1"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2" w:history="1">
            <w:r w:rsidR="00933D7D" w:rsidRPr="001A3657">
              <w:rPr>
                <w:rStyle w:val="Hyperlink"/>
                <w:noProof/>
              </w:rPr>
              <w:t>8.3.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Reflections on the interview process</w:t>
            </w:r>
            <w:r w:rsidR="00933D7D">
              <w:rPr>
                <w:noProof/>
                <w:webHidden/>
              </w:rPr>
              <w:tab/>
            </w:r>
            <w:r w:rsidR="00933D7D">
              <w:rPr>
                <w:noProof/>
                <w:webHidden/>
              </w:rPr>
              <w:fldChar w:fldCharType="begin"/>
            </w:r>
            <w:r w:rsidR="00933D7D">
              <w:rPr>
                <w:noProof/>
                <w:webHidden/>
              </w:rPr>
              <w:instrText xml:space="preserve"> PAGEREF _Toc135132582 \h </w:instrText>
            </w:r>
            <w:r w:rsidR="00933D7D">
              <w:rPr>
                <w:noProof/>
                <w:webHidden/>
              </w:rPr>
            </w:r>
            <w:r w:rsidR="00933D7D">
              <w:rPr>
                <w:noProof/>
                <w:webHidden/>
              </w:rPr>
              <w:fldChar w:fldCharType="separate"/>
            </w:r>
            <w:r w:rsidR="00355591">
              <w:rPr>
                <w:noProof/>
                <w:webHidden/>
              </w:rPr>
              <w:t>50</w:t>
            </w:r>
            <w:r w:rsidR="00933D7D">
              <w:rPr>
                <w:noProof/>
                <w:webHidden/>
              </w:rPr>
              <w:fldChar w:fldCharType="end"/>
            </w:r>
          </w:hyperlink>
        </w:p>
        <w:p w14:paraId="1490CD28" w14:textId="049727A9"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3" w:history="1">
            <w:r w:rsidR="00933D7D" w:rsidRPr="001A3657">
              <w:rPr>
                <w:rStyle w:val="Hyperlink"/>
                <w:noProof/>
              </w:rPr>
              <w:t>8.3.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Reflections on user testing</w:t>
            </w:r>
            <w:r w:rsidR="00933D7D">
              <w:rPr>
                <w:noProof/>
                <w:webHidden/>
              </w:rPr>
              <w:tab/>
            </w:r>
            <w:r w:rsidR="00933D7D">
              <w:rPr>
                <w:noProof/>
                <w:webHidden/>
              </w:rPr>
              <w:fldChar w:fldCharType="begin"/>
            </w:r>
            <w:r w:rsidR="00933D7D">
              <w:rPr>
                <w:noProof/>
                <w:webHidden/>
              </w:rPr>
              <w:instrText xml:space="preserve"> PAGEREF _Toc135132583 \h </w:instrText>
            </w:r>
            <w:r w:rsidR="00933D7D">
              <w:rPr>
                <w:noProof/>
                <w:webHidden/>
              </w:rPr>
            </w:r>
            <w:r w:rsidR="00933D7D">
              <w:rPr>
                <w:noProof/>
                <w:webHidden/>
              </w:rPr>
              <w:fldChar w:fldCharType="separate"/>
            </w:r>
            <w:r w:rsidR="00355591">
              <w:rPr>
                <w:noProof/>
                <w:webHidden/>
              </w:rPr>
              <w:t>51</w:t>
            </w:r>
            <w:r w:rsidR="00933D7D">
              <w:rPr>
                <w:noProof/>
                <w:webHidden/>
              </w:rPr>
              <w:fldChar w:fldCharType="end"/>
            </w:r>
          </w:hyperlink>
        </w:p>
        <w:p w14:paraId="121B2C95" w14:textId="695DBE0B"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4" w:history="1">
            <w:r w:rsidR="00933D7D" w:rsidRPr="001A3657">
              <w:rPr>
                <w:rStyle w:val="Hyperlink"/>
                <w:noProof/>
              </w:rPr>
              <w:t>8.4</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Stakeholder</w:t>
            </w:r>
            <w:r w:rsidR="00933D7D">
              <w:rPr>
                <w:noProof/>
                <w:webHidden/>
              </w:rPr>
              <w:tab/>
            </w:r>
            <w:r w:rsidR="00933D7D">
              <w:rPr>
                <w:noProof/>
                <w:webHidden/>
              </w:rPr>
              <w:fldChar w:fldCharType="begin"/>
            </w:r>
            <w:r w:rsidR="00933D7D">
              <w:rPr>
                <w:noProof/>
                <w:webHidden/>
              </w:rPr>
              <w:instrText xml:space="preserve"> PAGEREF _Toc135132584 \h </w:instrText>
            </w:r>
            <w:r w:rsidR="00933D7D">
              <w:rPr>
                <w:noProof/>
                <w:webHidden/>
              </w:rPr>
            </w:r>
            <w:r w:rsidR="00933D7D">
              <w:rPr>
                <w:noProof/>
                <w:webHidden/>
              </w:rPr>
              <w:fldChar w:fldCharType="separate"/>
            </w:r>
            <w:r w:rsidR="00355591">
              <w:rPr>
                <w:noProof/>
                <w:webHidden/>
              </w:rPr>
              <w:t>52</w:t>
            </w:r>
            <w:r w:rsidR="00933D7D">
              <w:rPr>
                <w:noProof/>
                <w:webHidden/>
              </w:rPr>
              <w:fldChar w:fldCharType="end"/>
            </w:r>
          </w:hyperlink>
        </w:p>
        <w:p w14:paraId="378A1AAF" w14:textId="4A029F34"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5" w:history="1">
            <w:r w:rsidR="00933D7D" w:rsidRPr="001A3657">
              <w:rPr>
                <w:rStyle w:val="Hyperlink"/>
                <w:noProof/>
              </w:rPr>
              <w:t>8.4.1</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Prototype data faked</w:t>
            </w:r>
            <w:r w:rsidR="00933D7D">
              <w:rPr>
                <w:noProof/>
                <w:webHidden/>
              </w:rPr>
              <w:tab/>
            </w:r>
            <w:r w:rsidR="00933D7D">
              <w:rPr>
                <w:noProof/>
                <w:webHidden/>
              </w:rPr>
              <w:fldChar w:fldCharType="begin"/>
            </w:r>
            <w:r w:rsidR="00933D7D">
              <w:rPr>
                <w:noProof/>
                <w:webHidden/>
              </w:rPr>
              <w:instrText xml:space="preserve"> PAGEREF _Toc135132585 \h </w:instrText>
            </w:r>
            <w:r w:rsidR="00933D7D">
              <w:rPr>
                <w:noProof/>
                <w:webHidden/>
              </w:rPr>
            </w:r>
            <w:r w:rsidR="00933D7D">
              <w:rPr>
                <w:noProof/>
                <w:webHidden/>
              </w:rPr>
              <w:fldChar w:fldCharType="separate"/>
            </w:r>
            <w:r w:rsidR="00355591">
              <w:rPr>
                <w:noProof/>
                <w:webHidden/>
              </w:rPr>
              <w:t>52</w:t>
            </w:r>
            <w:r w:rsidR="00933D7D">
              <w:rPr>
                <w:noProof/>
                <w:webHidden/>
              </w:rPr>
              <w:fldChar w:fldCharType="end"/>
            </w:r>
          </w:hyperlink>
        </w:p>
        <w:p w14:paraId="482E7B26" w14:textId="30946A09"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6" w:history="1">
            <w:r w:rsidR="00933D7D" w:rsidRPr="001A3657">
              <w:rPr>
                <w:rStyle w:val="Hyperlink"/>
                <w:noProof/>
              </w:rPr>
              <w:t>8.4.2</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Access to users</w:t>
            </w:r>
            <w:r w:rsidR="00933D7D">
              <w:rPr>
                <w:noProof/>
                <w:webHidden/>
              </w:rPr>
              <w:tab/>
            </w:r>
            <w:r w:rsidR="00933D7D">
              <w:rPr>
                <w:noProof/>
                <w:webHidden/>
              </w:rPr>
              <w:fldChar w:fldCharType="begin"/>
            </w:r>
            <w:r w:rsidR="00933D7D">
              <w:rPr>
                <w:noProof/>
                <w:webHidden/>
              </w:rPr>
              <w:instrText xml:space="preserve"> PAGEREF _Toc135132586 \h </w:instrText>
            </w:r>
            <w:r w:rsidR="00933D7D">
              <w:rPr>
                <w:noProof/>
                <w:webHidden/>
              </w:rPr>
            </w:r>
            <w:r w:rsidR="00933D7D">
              <w:rPr>
                <w:noProof/>
                <w:webHidden/>
              </w:rPr>
              <w:fldChar w:fldCharType="separate"/>
            </w:r>
            <w:r w:rsidR="00355591">
              <w:rPr>
                <w:noProof/>
                <w:webHidden/>
              </w:rPr>
              <w:t>52</w:t>
            </w:r>
            <w:r w:rsidR="00933D7D">
              <w:rPr>
                <w:noProof/>
                <w:webHidden/>
              </w:rPr>
              <w:fldChar w:fldCharType="end"/>
            </w:r>
          </w:hyperlink>
        </w:p>
        <w:p w14:paraId="3A3736E6" w14:textId="5527E0C7"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7" w:history="1">
            <w:r w:rsidR="00933D7D" w:rsidRPr="001A3657">
              <w:rPr>
                <w:rStyle w:val="Hyperlink"/>
                <w:noProof/>
              </w:rPr>
              <w:t>8.4.3</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A balance between stakeholder and thesis</w:t>
            </w:r>
            <w:r w:rsidR="00933D7D">
              <w:rPr>
                <w:noProof/>
                <w:webHidden/>
              </w:rPr>
              <w:tab/>
            </w:r>
            <w:r w:rsidR="00933D7D">
              <w:rPr>
                <w:noProof/>
                <w:webHidden/>
              </w:rPr>
              <w:fldChar w:fldCharType="begin"/>
            </w:r>
            <w:r w:rsidR="00933D7D">
              <w:rPr>
                <w:noProof/>
                <w:webHidden/>
              </w:rPr>
              <w:instrText xml:space="preserve"> PAGEREF _Toc135132587 \h </w:instrText>
            </w:r>
            <w:r w:rsidR="00933D7D">
              <w:rPr>
                <w:noProof/>
                <w:webHidden/>
              </w:rPr>
            </w:r>
            <w:r w:rsidR="00933D7D">
              <w:rPr>
                <w:noProof/>
                <w:webHidden/>
              </w:rPr>
              <w:fldChar w:fldCharType="separate"/>
            </w:r>
            <w:r w:rsidR="00355591">
              <w:rPr>
                <w:noProof/>
                <w:webHidden/>
              </w:rPr>
              <w:t>53</w:t>
            </w:r>
            <w:r w:rsidR="00933D7D">
              <w:rPr>
                <w:noProof/>
                <w:webHidden/>
              </w:rPr>
              <w:fldChar w:fldCharType="end"/>
            </w:r>
          </w:hyperlink>
        </w:p>
        <w:p w14:paraId="7341E414" w14:textId="3CE2F95A" w:rsidR="00933D7D"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8" w:history="1">
            <w:r w:rsidR="00933D7D" w:rsidRPr="001A3657">
              <w:rPr>
                <w:rStyle w:val="Hyperlink"/>
                <w:noProof/>
              </w:rPr>
              <w:t>8.4.4</w:t>
            </w:r>
            <w:r w:rsidR="00933D7D">
              <w:rPr>
                <w:rFonts w:eastAsiaTheme="minorEastAsia" w:cstheme="minorBidi"/>
                <w:noProof/>
                <w:kern w:val="2"/>
                <w:sz w:val="24"/>
                <w:szCs w:val="24"/>
                <w:lang w:val="en-SE" w:eastAsia="en-GB"/>
                <w14:ligatures w14:val="standardContextual"/>
              </w:rPr>
              <w:tab/>
            </w:r>
            <w:r w:rsidR="00933D7D" w:rsidRPr="001A3657">
              <w:rPr>
                <w:rStyle w:val="Hyperlink"/>
                <w:noProof/>
              </w:rPr>
              <w:t>User groups</w:t>
            </w:r>
            <w:r w:rsidR="00933D7D">
              <w:rPr>
                <w:noProof/>
                <w:webHidden/>
              </w:rPr>
              <w:tab/>
            </w:r>
            <w:r w:rsidR="00933D7D">
              <w:rPr>
                <w:noProof/>
                <w:webHidden/>
              </w:rPr>
              <w:fldChar w:fldCharType="begin"/>
            </w:r>
            <w:r w:rsidR="00933D7D">
              <w:rPr>
                <w:noProof/>
                <w:webHidden/>
              </w:rPr>
              <w:instrText xml:space="preserve"> PAGEREF _Toc135132588 \h </w:instrText>
            </w:r>
            <w:r w:rsidR="00933D7D">
              <w:rPr>
                <w:noProof/>
                <w:webHidden/>
              </w:rPr>
            </w:r>
            <w:r w:rsidR="00933D7D">
              <w:rPr>
                <w:noProof/>
                <w:webHidden/>
              </w:rPr>
              <w:fldChar w:fldCharType="separate"/>
            </w:r>
            <w:r w:rsidR="00355591">
              <w:rPr>
                <w:noProof/>
                <w:webHidden/>
              </w:rPr>
              <w:t>54</w:t>
            </w:r>
            <w:r w:rsidR="00933D7D">
              <w:rPr>
                <w:noProof/>
                <w:webHidden/>
              </w:rPr>
              <w:fldChar w:fldCharType="end"/>
            </w:r>
          </w:hyperlink>
        </w:p>
        <w:p w14:paraId="41D7BAE4" w14:textId="0067BC24"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9" w:history="1">
            <w:r w:rsidR="00933D7D" w:rsidRPr="001A3657">
              <w:rPr>
                <w:rStyle w:val="Hyperlink"/>
                <w:noProof/>
              </w:rPr>
              <w:t>8.5</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Governance</w:t>
            </w:r>
            <w:r w:rsidR="00933D7D">
              <w:rPr>
                <w:noProof/>
                <w:webHidden/>
              </w:rPr>
              <w:tab/>
            </w:r>
            <w:r w:rsidR="00933D7D">
              <w:rPr>
                <w:noProof/>
                <w:webHidden/>
              </w:rPr>
              <w:fldChar w:fldCharType="begin"/>
            </w:r>
            <w:r w:rsidR="00933D7D">
              <w:rPr>
                <w:noProof/>
                <w:webHidden/>
              </w:rPr>
              <w:instrText xml:space="preserve"> PAGEREF _Toc135132589 \h </w:instrText>
            </w:r>
            <w:r w:rsidR="00933D7D">
              <w:rPr>
                <w:noProof/>
                <w:webHidden/>
              </w:rPr>
            </w:r>
            <w:r w:rsidR="00933D7D">
              <w:rPr>
                <w:noProof/>
                <w:webHidden/>
              </w:rPr>
              <w:fldChar w:fldCharType="separate"/>
            </w:r>
            <w:r w:rsidR="00355591">
              <w:rPr>
                <w:noProof/>
                <w:webHidden/>
              </w:rPr>
              <w:t>54</w:t>
            </w:r>
            <w:r w:rsidR="00933D7D">
              <w:rPr>
                <w:noProof/>
                <w:webHidden/>
              </w:rPr>
              <w:fldChar w:fldCharType="end"/>
            </w:r>
          </w:hyperlink>
        </w:p>
        <w:p w14:paraId="0C299EC3" w14:textId="496CC550"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0" w:history="1">
            <w:r w:rsidR="00933D7D" w:rsidRPr="001A3657">
              <w:rPr>
                <w:rStyle w:val="Hyperlink"/>
                <w:noProof/>
              </w:rPr>
              <w:t>8.6</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Ethics</w:t>
            </w:r>
            <w:r w:rsidR="00933D7D">
              <w:rPr>
                <w:noProof/>
                <w:webHidden/>
              </w:rPr>
              <w:tab/>
            </w:r>
            <w:r w:rsidR="00933D7D">
              <w:rPr>
                <w:noProof/>
                <w:webHidden/>
              </w:rPr>
              <w:fldChar w:fldCharType="begin"/>
            </w:r>
            <w:r w:rsidR="00933D7D">
              <w:rPr>
                <w:noProof/>
                <w:webHidden/>
              </w:rPr>
              <w:instrText xml:space="preserve"> PAGEREF _Toc135132590 \h </w:instrText>
            </w:r>
            <w:r w:rsidR="00933D7D">
              <w:rPr>
                <w:noProof/>
                <w:webHidden/>
              </w:rPr>
            </w:r>
            <w:r w:rsidR="00933D7D">
              <w:rPr>
                <w:noProof/>
                <w:webHidden/>
              </w:rPr>
              <w:fldChar w:fldCharType="separate"/>
            </w:r>
            <w:r w:rsidR="00355591">
              <w:rPr>
                <w:noProof/>
                <w:webHidden/>
              </w:rPr>
              <w:t>55</w:t>
            </w:r>
            <w:r w:rsidR="00933D7D">
              <w:rPr>
                <w:noProof/>
                <w:webHidden/>
              </w:rPr>
              <w:fldChar w:fldCharType="end"/>
            </w:r>
          </w:hyperlink>
        </w:p>
        <w:p w14:paraId="33BC61D4" w14:textId="13CAC3D5" w:rsidR="00933D7D"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1" w:history="1">
            <w:r w:rsidR="00933D7D" w:rsidRPr="001A3657">
              <w:rPr>
                <w:rStyle w:val="Hyperlink"/>
                <w:noProof/>
              </w:rPr>
              <w:t>8.7</w:t>
            </w:r>
            <w:r w:rsidR="00933D7D">
              <w:rPr>
                <w:rFonts w:eastAsiaTheme="minorEastAsia" w:cstheme="minorBidi"/>
                <w:b w:val="0"/>
                <w:bCs w:val="0"/>
                <w:noProof/>
                <w:kern w:val="2"/>
                <w:sz w:val="24"/>
                <w:szCs w:val="24"/>
                <w:lang w:val="en-SE" w:eastAsia="en-GB"/>
                <w14:ligatures w14:val="standardContextual"/>
              </w:rPr>
              <w:tab/>
            </w:r>
            <w:r w:rsidR="00933D7D" w:rsidRPr="001A3657">
              <w:rPr>
                <w:rStyle w:val="Hyperlink"/>
                <w:noProof/>
              </w:rPr>
              <w:t>Future work</w:t>
            </w:r>
            <w:r w:rsidR="00933D7D">
              <w:rPr>
                <w:noProof/>
                <w:webHidden/>
              </w:rPr>
              <w:tab/>
            </w:r>
            <w:r w:rsidR="00933D7D">
              <w:rPr>
                <w:noProof/>
                <w:webHidden/>
              </w:rPr>
              <w:fldChar w:fldCharType="begin"/>
            </w:r>
            <w:r w:rsidR="00933D7D">
              <w:rPr>
                <w:noProof/>
                <w:webHidden/>
              </w:rPr>
              <w:instrText xml:space="preserve"> PAGEREF _Toc135132591 \h </w:instrText>
            </w:r>
            <w:r w:rsidR="00933D7D">
              <w:rPr>
                <w:noProof/>
                <w:webHidden/>
              </w:rPr>
            </w:r>
            <w:r w:rsidR="00933D7D">
              <w:rPr>
                <w:noProof/>
                <w:webHidden/>
              </w:rPr>
              <w:fldChar w:fldCharType="separate"/>
            </w:r>
            <w:r w:rsidR="00355591">
              <w:rPr>
                <w:noProof/>
                <w:webHidden/>
              </w:rPr>
              <w:t>56</w:t>
            </w:r>
            <w:r w:rsidR="00933D7D">
              <w:rPr>
                <w:noProof/>
                <w:webHidden/>
              </w:rPr>
              <w:fldChar w:fldCharType="end"/>
            </w:r>
          </w:hyperlink>
        </w:p>
        <w:p w14:paraId="5D01C453" w14:textId="537F9E8A" w:rsidR="00933D7D"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92" w:history="1">
            <w:r w:rsidR="00933D7D" w:rsidRPr="001A3657">
              <w:rPr>
                <w:rStyle w:val="Hyperlink"/>
                <w:noProof/>
              </w:rPr>
              <w:t>9</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Conclusion</w:t>
            </w:r>
            <w:r w:rsidR="00933D7D">
              <w:rPr>
                <w:noProof/>
                <w:webHidden/>
              </w:rPr>
              <w:tab/>
            </w:r>
            <w:r w:rsidR="00933D7D">
              <w:rPr>
                <w:noProof/>
                <w:webHidden/>
              </w:rPr>
              <w:fldChar w:fldCharType="begin"/>
            </w:r>
            <w:r w:rsidR="00933D7D">
              <w:rPr>
                <w:noProof/>
                <w:webHidden/>
              </w:rPr>
              <w:instrText xml:space="preserve"> PAGEREF _Toc135132592 \h </w:instrText>
            </w:r>
            <w:r w:rsidR="00933D7D">
              <w:rPr>
                <w:noProof/>
                <w:webHidden/>
              </w:rPr>
            </w:r>
            <w:r w:rsidR="00933D7D">
              <w:rPr>
                <w:noProof/>
                <w:webHidden/>
              </w:rPr>
              <w:fldChar w:fldCharType="separate"/>
            </w:r>
            <w:r w:rsidR="00355591">
              <w:rPr>
                <w:noProof/>
                <w:webHidden/>
              </w:rPr>
              <w:t>56</w:t>
            </w:r>
            <w:r w:rsidR="00933D7D">
              <w:rPr>
                <w:noProof/>
                <w:webHidden/>
              </w:rPr>
              <w:fldChar w:fldCharType="end"/>
            </w:r>
          </w:hyperlink>
        </w:p>
        <w:p w14:paraId="27D59AD7" w14:textId="1AC469CD" w:rsidR="00933D7D" w:rsidRDefault="00000000">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5132593" w:history="1">
            <w:r w:rsidR="00933D7D" w:rsidRPr="001A3657">
              <w:rPr>
                <w:rStyle w:val="Hyperlink"/>
                <w:noProof/>
              </w:rPr>
              <w:t>10</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References</w:t>
            </w:r>
            <w:r w:rsidR="00933D7D">
              <w:rPr>
                <w:noProof/>
                <w:webHidden/>
              </w:rPr>
              <w:tab/>
            </w:r>
            <w:r w:rsidR="00933D7D">
              <w:rPr>
                <w:noProof/>
                <w:webHidden/>
              </w:rPr>
              <w:fldChar w:fldCharType="begin"/>
            </w:r>
            <w:r w:rsidR="00933D7D">
              <w:rPr>
                <w:noProof/>
                <w:webHidden/>
              </w:rPr>
              <w:instrText xml:space="preserve"> PAGEREF _Toc135132593 \h </w:instrText>
            </w:r>
            <w:r w:rsidR="00933D7D">
              <w:rPr>
                <w:noProof/>
                <w:webHidden/>
              </w:rPr>
            </w:r>
            <w:r w:rsidR="00933D7D">
              <w:rPr>
                <w:noProof/>
                <w:webHidden/>
              </w:rPr>
              <w:fldChar w:fldCharType="separate"/>
            </w:r>
            <w:r w:rsidR="00355591">
              <w:rPr>
                <w:noProof/>
                <w:webHidden/>
              </w:rPr>
              <w:t>57</w:t>
            </w:r>
            <w:r w:rsidR="00933D7D">
              <w:rPr>
                <w:noProof/>
                <w:webHidden/>
              </w:rPr>
              <w:fldChar w:fldCharType="end"/>
            </w:r>
          </w:hyperlink>
        </w:p>
        <w:p w14:paraId="01E5913F" w14:textId="584293FB" w:rsidR="00D4326C" w:rsidRDefault="00D8734F">
          <w:r w:rsidRPr="004560CB">
            <w:rPr>
              <w:b/>
              <w:bCs/>
            </w:rPr>
            <w:fldChar w:fldCharType="end"/>
          </w:r>
        </w:p>
      </w:sdtContent>
    </w:sdt>
    <w:p w14:paraId="0D33F464" w14:textId="77777777" w:rsidR="00D4326C" w:rsidRDefault="00D4326C">
      <w:pPr>
        <w:spacing w:after="200" w:line="276" w:lineRule="auto"/>
        <w:jc w:val="left"/>
      </w:pPr>
      <w:r>
        <w:br w:type="page"/>
      </w:r>
    </w:p>
    <w:p w14:paraId="0B579E52" w14:textId="25ECC749" w:rsidR="00B7308E" w:rsidRPr="004560CB" w:rsidRDefault="00B7308E" w:rsidP="00013067">
      <w:pPr>
        <w:pStyle w:val="Heading1"/>
        <w:rPr>
          <w:lang w:val="en-GB"/>
        </w:rPr>
      </w:pPr>
      <w:bookmarkStart w:id="3" w:name="_Toc135132542"/>
      <w:r w:rsidRPr="004560CB">
        <w:rPr>
          <w:lang w:val="en-GB"/>
        </w:rPr>
        <w:lastRenderedPageBreak/>
        <w:t>Introduction</w:t>
      </w:r>
      <w:bookmarkEnd w:id="3"/>
    </w:p>
    <w:p w14:paraId="38B07774" w14:textId="18D67B67" w:rsidR="00D8734F" w:rsidRPr="004560CB" w:rsidRDefault="00D06B79" w:rsidP="00D8734F">
      <w:pPr>
        <w:pStyle w:val="Heading2"/>
        <w:rPr>
          <w:lang w:val="en-GB"/>
        </w:rPr>
      </w:pPr>
      <w:bookmarkStart w:id="4" w:name="_Toc135132543"/>
      <w:r w:rsidRPr="004560CB">
        <w:rPr>
          <w:lang w:val="en-GB"/>
        </w:rPr>
        <w:t>Context</w:t>
      </w:r>
      <w:bookmarkEnd w:id="4"/>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This user flow externalises 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5C161C82"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355591">
        <w:t xml:space="preserve">Figure </w:t>
      </w:r>
      <w:r w:rsidR="00355591">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lastRenderedPageBreak/>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00E506D7"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355591">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1EEE9936"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355591" w:rsidRPr="00355591">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 xml:space="preserve">live </w:t>
      </w:r>
      <w:proofErr w:type="gramStart"/>
      <w:r w:rsidR="008D3106">
        <w:t>in</w:t>
      </w:r>
      <w:proofErr w:type="gramEnd"/>
      <w:r w:rsidR="008D3106">
        <w:t xml:space="preserve">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5132544"/>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lastRenderedPageBreak/>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25785A9D"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355591"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355591"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5132545"/>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lastRenderedPageBreak/>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5132546"/>
      <w:r w:rsidRPr="004560CB">
        <w:t>Delimitations</w:t>
      </w:r>
      <w:bookmarkEnd w:id="8"/>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9" w:name="_Toc135132547"/>
      <w:r w:rsidRPr="004560CB">
        <w:rPr>
          <w:lang w:val="en-GB"/>
        </w:rPr>
        <w:t>Related works</w:t>
      </w:r>
      <w:bookmarkEnd w:id="9"/>
    </w:p>
    <w:p w14:paraId="1A848FE4" w14:textId="026F4138" w:rsidR="000249FB" w:rsidRPr="004560CB" w:rsidRDefault="000249FB" w:rsidP="000249FB">
      <w:pPr>
        <w:pStyle w:val="Heading3"/>
      </w:pPr>
      <w:bookmarkStart w:id="10" w:name="_Toc135132548"/>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w:t>
      </w:r>
      <w:r w:rsidR="0033321B" w:rsidRPr="004560CB">
        <w:rPr>
          <w:iCs/>
        </w:rPr>
        <w:lastRenderedPageBreak/>
        <w:t xml:space="preserve">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61BFE763">
            <wp:extent cx="4709367" cy="2386569"/>
            <wp:effectExtent l="127000" t="127000" r="129540" b="128270"/>
            <wp:docPr id="996871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367" cy="2386569"/>
                    </a:xfrm>
                    <a:prstGeom prst="rect">
                      <a:avLst/>
                    </a:prstGeom>
                    <a:ln>
                      <a:noFill/>
                    </a:ln>
                    <a:effectLst>
                      <a:outerShdw blurRad="123177" algn="tl" rotWithShape="0">
                        <a:srgbClr val="333333">
                          <a:alpha val="65000"/>
                        </a:srgbClr>
                      </a:outerShdw>
                    </a:effectLst>
                  </pic:spPr>
                </pic:pic>
              </a:graphicData>
            </a:graphic>
          </wp:inline>
        </w:drawing>
      </w:r>
    </w:p>
    <w:p w14:paraId="638CD140" w14:textId="7C597ED4"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355591">
        <w:rPr>
          <w:noProof/>
        </w:rPr>
        <w:t>2</w:t>
      </w:r>
      <w:r w:rsidRPr="004560CB">
        <w:fldChar w:fldCharType="end"/>
      </w:r>
      <w:bookmarkEnd w:id="11"/>
      <w:r w:rsidRPr="004560CB">
        <w:t xml:space="preserve">. The Connected Papers application. </w:t>
      </w:r>
      <w:r w:rsidR="008D2186">
        <w:t>The</w:t>
      </w:r>
      <w:r w:rsidR="00C13EE9" w:rsidRPr="004560CB">
        <w:t xml:space="preserv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14EBB972"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355591" w:rsidRPr="004560CB">
        <w:t xml:space="preserve">Figure </w:t>
      </w:r>
      <w:r w:rsidR="00355591">
        <w:rPr>
          <w:noProof/>
        </w:rPr>
        <w:t>2</w:t>
      </w:r>
      <w:r w:rsidR="003E4AE7" w:rsidRPr="004560CB">
        <w:rPr>
          <w:iCs/>
        </w:rPr>
        <w:fldChar w:fldCharType="end"/>
      </w:r>
      <w:r w:rsidR="003E4AE7" w:rsidRPr="004560CB">
        <w:rPr>
          <w:iCs/>
        </w:rPr>
        <w:t>)</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4C5216D7"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355591" w:rsidRPr="004560CB">
        <w:t xml:space="preserve">Figure </w:t>
      </w:r>
      <w:r w:rsidR="00355591">
        <w:rPr>
          <w:noProof/>
        </w:rPr>
        <w:t>2</w:t>
      </w:r>
      <w:r w:rsidRPr="004560CB">
        <w:rPr>
          <w:iCs/>
        </w:rPr>
        <w:fldChar w:fldCharType="end"/>
      </w:r>
      <w:r w:rsidRPr="004560CB">
        <w:rPr>
          <w:iCs/>
        </w:rPr>
        <w: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2AB9CCA9"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355591" w:rsidRPr="004560CB">
        <w:t xml:space="preserve">Figure </w:t>
      </w:r>
      <w:r w:rsidR="00355591">
        <w:rPr>
          <w:noProof/>
        </w:rPr>
        <w:t>2</w:t>
      </w:r>
      <w:r w:rsidRPr="004560CB">
        <w:rPr>
          <w:iCs/>
        </w:rPr>
        <w:fldChar w:fldCharType="end"/>
      </w:r>
      <w:r w:rsidRPr="004560CB">
        <w:rPr>
          <w:iCs/>
        </w:rPr>
        <w: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6A615FDB"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the user’</w:t>
      </w:r>
      <w:r w:rsidR="00B51337">
        <w:t>s</w:t>
      </w:r>
      <w:r w:rsidR="00AB4CC8" w:rsidRPr="004560CB">
        <w:t xml:space="preserve">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5132549"/>
      <w:r w:rsidRPr="004560CB">
        <w:lastRenderedPageBreak/>
        <w:t>Sense.us</w:t>
      </w:r>
      <w:bookmarkEnd w:id="12"/>
    </w:p>
    <w:p w14:paraId="3A48D355" w14:textId="06B00680"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w:t>
      </w:r>
      <w:r w:rsidR="00B51337">
        <w:t>present</w:t>
      </w:r>
      <w:r w:rsidR="00182795" w:rsidRPr="004560CB">
        <w:t xml:space="preserve">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355591" w:rsidRPr="004560CB">
        <w:t xml:space="preserve">Figure </w:t>
      </w:r>
      <w:r w:rsidR="00355591">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4DE009B6">
            <wp:extent cx="4553037" cy="2875085"/>
            <wp:effectExtent l="0" t="0" r="0" b="0"/>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4624396" cy="2920146"/>
                    </a:xfrm>
                    <a:prstGeom prst="rect">
                      <a:avLst/>
                    </a:prstGeom>
                  </pic:spPr>
                </pic:pic>
              </a:graphicData>
            </a:graphic>
          </wp:inline>
        </w:drawing>
      </w:r>
    </w:p>
    <w:p w14:paraId="34BDA13B" w14:textId="4471C818"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355591">
        <w:rPr>
          <w:noProof/>
        </w:rPr>
        <w:t>3</w:t>
      </w:r>
      <w:r w:rsidRPr="004560CB">
        <w:fldChar w:fldCharType="end"/>
      </w:r>
      <w:bookmarkEnd w:id="13"/>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9D0E647"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Heer et al.</w:t>
      </w:r>
      <w:r w:rsidR="00972FC7">
        <w:t xml:space="preserve"> </w:t>
      </w:r>
      <w:r w:rsidRPr="004560CB">
        <w:t xml:space="preserve">could conclude that, through the implementation of social interactions and annotations, users engaged deeper in the data visualisations and helped each other make sense of and gain new insights </w:t>
      </w:r>
      <w:r w:rsidR="00D43CFE">
        <w:t xml:space="preserve">that </w:t>
      </w:r>
      <w:r w:rsidRPr="004560CB">
        <w:t>otherwise were not presented through the visualisation. For future developments,</w:t>
      </w:r>
      <w:r w:rsidR="00972FC7">
        <w:t xml:space="preserve"> Heer et al.</w:t>
      </w:r>
      <w:r w:rsidRPr="004560CB">
        <w:t xml:space="preserve"> see a value in adding social aspects within visual interfaces empowering users to build upon and contribute rote knowledge.</w:t>
      </w:r>
    </w:p>
    <w:p w14:paraId="30BFF375" w14:textId="63C5508A" w:rsidR="00182795" w:rsidRPr="004560CB" w:rsidRDefault="00AF78C3" w:rsidP="00182795">
      <w:r>
        <w:t>Heer et al.</w:t>
      </w:r>
      <w:r w:rsidR="00972FC7">
        <w:t xml:space="preserve"> </w:t>
      </w:r>
      <w:r w:rsidR="00182795" w:rsidRPr="004560CB">
        <w:t>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12C9D38C" w:rsidR="00182795" w:rsidRPr="004560CB" w:rsidRDefault="00182795" w:rsidP="00182795">
      <w:pPr>
        <w:pStyle w:val="ListParagraph"/>
        <w:numPr>
          <w:ilvl w:val="0"/>
          <w:numId w:val="35"/>
        </w:numPr>
      </w:pPr>
      <w:r w:rsidRPr="004560CB">
        <w:lastRenderedPageBreak/>
        <w:t xml:space="preserve">Finally, </w:t>
      </w:r>
      <w:r w:rsidR="00F13948">
        <w:t xml:space="preserve">Heer et al. </w:t>
      </w:r>
      <w:r w:rsidRPr="004560CB">
        <w:t xml:space="preserve">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56F02CF" w:rsidR="00182795" w:rsidRPr="004560CB" w:rsidRDefault="00F13948" w:rsidP="00182795">
      <w:r>
        <w:t xml:space="preserve">Heer et al., </w:t>
      </w:r>
      <w:r w:rsidRPr="004560CB">
        <w:fldChar w:fldCharType="begin"/>
      </w:r>
      <w:r w:rsidR="00C723FE">
        <w:instrText xml:space="preserve"> ADDIN ZOTERO_ITEM CSL_CITATION {"citationID":"0rLjF2Om","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t>(2007)</w:t>
      </w:r>
      <w:r w:rsidRPr="004560CB">
        <w:fldChar w:fldCharType="end"/>
      </w:r>
      <w:r w:rsidR="00182795"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00182795"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4" w:name="_Toc135132550"/>
      <w:r w:rsidRPr="004560CB">
        <w:t>Google Maps</w:t>
      </w:r>
      <w:bookmarkEnd w:id="14"/>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2A956B8C"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355591" w:rsidRPr="004560CB">
        <w:t xml:space="preserve">Figure </w:t>
      </w:r>
      <w:r w:rsidR="00355591">
        <w:rPr>
          <w:noProof/>
        </w:rPr>
        <w:t>4</w:t>
      </w:r>
      <w:r w:rsidR="00FB3FB1" w:rsidRPr="004560CB">
        <w:fldChar w:fldCharType="end"/>
      </w:r>
      <w:r w:rsidR="00D43CFE">
        <w:t xml:space="preserve">, </w:t>
      </w:r>
      <w:r w:rsidR="00D43CFE" w:rsidRPr="00D43CFE">
        <w:t>(1)</w:t>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355591" w:rsidRPr="004560CB">
        <w:t xml:space="preserve">Figure </w:t>
      </w:r>
      <w:r w:rsidR="00355591">
        <w:rPr>
          <w:noProof/>
        </w:rPr>
        <w:t>4</w:t>
      </w:r>
      <w:r w:rsidR="00FB3FB1" w:rsidRPr="004560CB">
        <w:fldChar w:fldCharType="end"/>
      </w:r>
      <w:r w:rsidR="00FB3FB1" w:rsidRPr="004560CB">
        <w:t xml:space="preserve">, </w:t>
      </w:r>
      <w:r w:rsidR="00D43CFE">
        <w:t>(2)</w:t>
      </w:r>
      <w:r w:rsidR="00FB3FB1" w:rsidRPr="004560CB">
        <w: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355591" w:rsidRPr="004560CB">
        <w:t xml:space="preserve">Figure </w:t>
      </w:r>
      <w:r w:rsidR="00355591">
        <w:rPr>
          <w:noProof/>
        </w:rPr>
        <w:t>4</w:t>
      </w:r>
      <w:r w:rsidR="00B24045" w:rsidRPr="004560CB">
        <w:fldChar w:fldCharType="end"/>
      </w:r>
      <w:r w:rsidR="00B24045" w:rsidRPr="004560CB">
        <w:t xml:space="preserve">, </w:t>
      </w:r>
      <w:r w:rsidR="00D43CFE">
        <w:t>(3)</w:t>
      </w:r>
      <w:r w:rsidR="00B24045" w:rsidRPr="004560CB">
        <w:t>)</w:t>
      </w:r>
      <w:r w:rsidR="002901A5" w:rsidRPr="004560CB">
        <w:t>.</w:t>
      </w:r>
    </w:p>
    <w:p w14:paraId="4C0B541F" w14:textId="3BCF16FC"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3933EFA0">
            <wp:extent cx="4628774" cy="2383155"/>
            <wp:effectExtent l="63500" t="76200" r="70485" b="80645"/>
            <wp:docPr id="106043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28774"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3B2FCCFA" w:rsidR="00312179" w:rsidRPr="004560CB" w:rsidRDefault="00312179" w:rsidP="009F6FF7">
      <w:pPr>
        <w:pStyle w:val="Caption"/>
        <w:jc w:val="center"/>
      </w:pPr>
      <w:bookmarkStart w:id="15" w:name="_Ref134455870"/>
      <w:r w:rsidRPr="004560CB">
        <w:t xml:space="preserve">Figure </w:t>
      </w:r>
      <w:r w:rsidRPr="004560CB">
        <w:fldChar w:fldCharType="begin"/>
      </w:r>
      <w:r w:rsidRPr="004560CB">
        <w:instrText xml:space="preserve"> SEQ Figure \* ARABIC </w:instrText>
      </w:r>
      <w:r w:rsidRPr="004560CB">
        <w:fldChar w:fldCharType="separate"/>
      </w:r>
      <w:r w:rsidR="00355591">
        <w:rPr>
          <w:noProof/>
        </w:rPr>
        <w:t>4</w:t>
      </w:r>
      <w:r w:rsidRPr="004560CB">
        <w:fldChar w:fldCharType="end"/>
      </w:r>
      <w:bookmarkEnd w:id="15"/>
      <w:r w:rsidRPr="004560CB">
        <w:t>. Google Maps.</w:t>
      </w:r>
    </w:p>
    <w:p w14:paraId="7AED7D26" w14:textId="79571179" w:rsidR="007C639B" w:rsidRPr="004560CB" w:rsidRDefault="007C639B" w:rsidP="007C639B">
      <w:pPr>
        <w:pStyle w:val="Heading3"/>
      </w:pPr>
      <w:bookmarkStart w:id="16" w:name="_Ref134646236"/>
      <w:bookmarkStart w:id="17" w:name="_Ref134646239"/>
      <w:bookmarkStart w:id="18" w:name="_Toc135132551"/>
      <w:r w:rsidRPr="004560CB">
        <w:t>Summary</w:t>
      </w:r>
      <w:bookmarkEnd w:id="16"/>
      <w:bookmarkEnd w:id="17"/>
      <w:bookmarkEnd w:id="18"/>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19" w:name="_Toc135132552"/>
      <w:r w:rsidRPr="004560CB">
        <w:rPr>
          <w:lang w:val="en-GB"/>
        </w:rPr>
        <w:lastRenderedPageBreak/>
        <w:t>Theory</w:t>
      </w:r>
      <w:bookmarkEnd w:id="19"/>
    </w:p>
    <w:p w14:paraId="661060A0" w14:textId="77777777" w:rsidR="000414F0" w:rsidRPr="004560CB" w:rsidRDefault="000414F0" w:rsidP="000414F0">
      <w:pPr>
        <w:pStyle w:val="Heading2"/>
        <w:rPr>
          <w:lang w:val="en-GB"/>
        </w:rPr>
      </w:pPr>
      <w:bookmarkStart w:id="20" w:name="_Ref134802516"/>
      <w:bookmarkStart w:id="21" w:name="_Toc135132553"/>
      <w:r w:rsidRPr="004560CB">
        <w:rPr>
          <w:lang w:val="en-GB"/>
        </w:rPr>
        <w:t>The current state of Visualisation Design</w:t>
      </w:r>
      <w:bookmarkEnd w:id="20"/>
      <w:bookmarkEnd w:id="21"/>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1FCACF2C" w:rsidR="000414F0" w:rsidRPr="004560CB" w:rsidRDefault="00E63532" w:rsidP="000414F0">
      <w:r>
        <w:t>Regarding</w:t>
      </w:r>
      <w:r w:rsidR="000414F0" w:rsidRPr="004560CB">
        <w:t xml:space="preserve"> the future of VIS, Oulasvirta sees value in </w:t>
      </w:r>
      <w:r w:rsidR="00084F05">
        <w:t>researching</w:t>
      </w:r>
      <w:r w:rsidR="000414F0" w:rsidRPr="004560CB">
        <w:t xml:space="preserve">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B80DD9F"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2" w:name="_Ref135052461"/>
      <w:bookmarkStart w:id="23" w:name="_Toc135132554"/>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2"/>
      <w:bookmarkEnd w:id="23"/>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2635EB1F"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007E1CF6">
        <w:t xml:space="preserve"> </w:t>
      </w:r>
      <w:r w:rsidR="007E1CF6" w:rsidRPr="004560CB">
        <w:t>Hornbæk &amp; Oulasvirta</w:t>
      </w:r>
      <w:r w:rsidRPr="004560CB">
        <w:t xml:space="preserve"> </w:t>
      </w:r>
      <w:r w:rsidRPr="004560CB">
        <w:fldChar w:fldCharType="begin"/>
      </w:r>
      <w:r w:rsidR="007E1CF6">
        <w:instrText xml:space="preserve"> ADDIN ZOTERO_ITEM CSL_CITATION {"citationID":"WxCQUW6o","properties":{"formattedCitation":"(2017)","plainCitation":"(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label":"page","suppress-author":true}],"schema":"https://github.com/citation-style-language/schema/raw/master/csl-citation.json"} </w:instrText>
      </w:r>
      <w:r w:rsidRPr="004560CB">
        <w:fldChar w:fldCharType="separate"/>
      </w:r>
      <w:r w:rsidR="007E1CF6">
        <w:t>(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1C52E521"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w:t>
      </w:r>
      <w:r w:rsidR="007F131B" w:rsidRPr="00A95C10">
        <w:rPr>
          <w:i/>
          <w:iCs/>
        </w:rPr>
        <w:t>data</w:t>
      </w:r>
      <w:r w:rsidR="007F131B" w:rsidRPr="004560CB">
        <w:t xml:space="preserve"> within the application as a third entity in addition to the others. </w:t>
      </w:r>
    </w:p>
    <w:p w14:paraId="7B7E7922" w14:textId="1E328EED"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w:t>
      </w:r>
      <w:r w:rsidR="00DF6AD4">
        <w:t>VIS</w:t>
      </w:r>
      <w:r w:rsidRPr="004560CB">
        <w:t xml:space="preserve"> applications tend to be slower and more complex</w:t>
      </w:r>
      <w:r w:rsidR="00D05393" w:rsidRPr="004560CB">
        <w:t xml:space="preserve"> as the user is always expected to be an expert.</w:t>
      </w:r>
    </w:p>
    <w:p w14:paraId="35927C91" w14:textId="27F0189C"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007E1CF6" w:rsidRPr="004560CB">
        <w:t>Hornbæk &amp; Oulasvirta</w:t>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098B2C3A"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146A40A" w:rsidR="007C757C" w:rsidRPr="004560CB" w:rsidRDefault="00681E5E" w:rsidP="007F131B">
      <w:r>
        <w:t>T</w:t>
      </w:r>
      <w:r w:rsidRPr="004560CB">
        <w:t>o contextualise the interaction definition further</w:t>
      </w:r>
      <w:r>
        <w:t>,</w:t>
      </w:r>
      <w:r w:rsidRPr="004560CB">
        <w:t xml:space="preserve"> </w:t>
      </w:r>
      <w:r>
        <w:t>s</w:t>
      </w:r>
      <w:r w:rsidR="00547334" w:rsidRPr="004560CB">
        <w:t>everal sub-components define whether a visualisation interaction could be viewed as interactive</w:t>
      </w:r>
      <w:r>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4" w:name="_Ref135052491"/>
      <w:bookmarkStart w:id="25" w:name="_Toc135132555"/>
      <w:r w:rsidRPr="004560CB">
        <w:rPr>
          <w:lang w:val="en-GB"/>
        </w:rPr>
        <w:t>Designing user</w:t>
      </w:r>
      <w:r w:rsidR="006A03D9" w:rsidRPr="004560CB">
        <w:rPr>
          <w:lang w:val="en-GB"/>
        </w:rPr>
        <w:t>-</w:t>
      </w:r>
      <w:r w:rsidRPr="004560CB">
        <w:rPr>
          <w:lang w:val="en-GB"/>
        </w:rPr>
        <w:t>centric visualisations</w:t>
      </w:r>
      <w:bookmarkEnd w:id="24"/>
      <w:bookmarkEnd w:id="25"/>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95C6D2A" w:rsidR="000C206D" w:rsidRPr="004560CB" w:rsidRDefault="00C0335F" w:rsidP="000C206D">
      <w:r w:rsidRPr="004560CB">
        <w:t xml:space="preserve">Huron </w:t>
      </w:r>
      <w:r w:rsidR="00E53B51" w:rsidRPr="004560CB">
        <w:t>et al.</w:t>
      </w:r>
      <w:r w:rsidR="00257ABD">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355591" w:rsidRPr="004560CB">
        <w:t xml:space="preserve">Figure </w:t>
      </w:r>
      <w:r w:rsidR="00355591">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2"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2AEC1F96" w:rsidR="000B67D9" w:rsidRPr="004560CB" w:rsidRDefault="003B5BFA" w:rsidP="00263302">
      <w:pPr>
        <w:pStyle w:val="Caption"/>
        <w:jc w:val="center"/>
      </w:pPr>
      <w:bookmarkStart w:id="26" w:name="_Ref134200405"/>
      <w:bookmarkStart w:id="27" w:name="_Ref135069361"/>
      <w:r w:rsidRPr="004560CB">
        <w:t xml:space="preserve">Figure </w:t>
      </w:r>
      <w:r w:rsidRPr="004560CB">
        <w:fldChar w:fldCharType="begin"/>
      </w:r>
      <w:r w:rsidRPr="004560CB">
        <w:instrText xml:space="preserve"> SEQ Figure \* ARABIC </w:instrText>
      </w:r>
      <w:r w:rsidRPr="004560CB">
        <w:fldChar w:fldCharType="separate"/>
      </w:r>
      <w:r w:rsidR="00355591">
        <w:rPr>
          <w:noProof/>
        </w:rPr>
        <w:t>5</w:t>
      </w:r>
      <w:r w:rsidRPr="004560CB">
        <w:fldChar w:fldCharType="end"/>
      </w:r>
      <w:bookmarkEnd w:id="26"/>
      <w:r w:rsidRPr="004560CB">
        <w:t xml:space="preserve">. Huron </w:t>
      </w:r>
      <w:r w:rsidR="00610FD3" w:rsidRPr="004560CB">
        <w:t>et al.</w:t>
      </w:r>
      <w:r w:rsidRPr="004560CB">
        <w:t xml:space="preserve"> </w:t>
      </w:r>
      <w:r w:rsidRPr="004560CB">
        <w:fldChar w:fldCharType="begin"/>
      </w:r>
      <w:r w:rsidR="0053388F">
        <w:instrText xml:space="preserve"> ADDIN ZOTERO_ITEM CSL_CITATION {"citationID":"Ox3G6bZS","properties":{"formattedCitation":"(2014, p. 3)","plainCitation":"(2014, p. 3)","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3","label":"page","suppress-author":true}],"schema":"https://github.com/citation-style-language/schema/raw/master/csl-citation.json"} </w:instrText>
      </w:r>
      <w:r w:rsidRPr="004560CB">
        <w:fldChar w:fldCharType="separate"/>
      </w:r>
      <w:r w:rsidR="0053388F">
        <w:rPr>
          <w:noProof/>
        </w:rPr>
        <w:t>(2014, p. 3)</w:t>
      </w:r>
      <w:r w:rsidRPr="004560CB">
        <w:fldChar w:fldCharType="end"/>
      </w:r>
      <w:r w:rsidRPr="004560CB">
        <w:t xml:space="preserve"> situate the design challenges with existing solutions.</w:t>
      </w:r>
      <w:bookmarkEnd w:id="27"/>
    </w:p>
    <w:p w14:paraId="60035317" w14:textId="5AA620F5"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Pr="004560CB">
        <w:t xml:space="preserve">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355591" w:rsidRPr="004560CB">
        <w:t xml:space="preserve">Table </w:t>
      </w:r>
      <w:r w:rsidR="00355591">
        <w:rPr>
          <w:noProof/>
        </w:rPr>
        <w:t>1</w:t>
      </w:r>
      <w:r w:rsidR="00ED526C" w:rsidRPr="004560CB">
        <w:fldChar w:fldCharType="end"/>
      </w:r>
      <w:r w:rsidR="00ED526C" w:rsidRPr="004560CB">
        <w:t>)</w:t>
      </w:r>
      <w:r w:rsidR="001C5387">
        <w:t>. (to see the proof</w:t>
      </w:r>
      <w:r w:rsidR="00A51189">
        <w:t>-</w:t>
      </w:r>
      <w:r w:rsidR="001C5387">
        <w:t>of</w:t>
      </w:r>
      <w:r w:rsidR="00A51189">
        <w:t>-</w:t>
      </w:r>
      <w:r w:rsidR="001C5387">
        <w:t xml:space="preserve">concept presented in this thesis examined as a Constructive Visualisation </w:t>
      </w:r>
      <w:r w:rsidR="001C5387" w:rsidRPr="00557619">
        <w:rPr>
          <w:i/>
          <w:iCs/>
        </w:rPr>
        <w:t xml:space="preserve">see </w:t>
      </w:r>
      <w:r w:rsidR="001C5387" w:rsidRPr="00557619">
        <w:rPr>
          <w:i/>
          <w:iCs/>
        </w:rPr>
        <w:fldChar w:fldCharType="begin"/>
      </w:r>
      <w:r w:rsidR="001C5387" w:rsidRPr="00557619">
        <w:rPr>
          <w:i/>
          <w:iCs/>
        </w:rPr>
        <w:instrText xml:space="preserve"> REF _Ref135066616 \w \h </w:instrText>
      </w:r>
      <w:r w:rsidR="00557619">
        <w:rPr>
          <w:i/>
          <w:iCs/>
        </w:rPr>
        <w:instrText xml:space="preserve"> \* MERGEFORMAT </w:instrText>
      </w:r>
      <w:r w:rsidR="001C5387" w:rsidRPr="00557619">
        <w:rPr>
          <w:i/>
          <w:iCs/>
        </w:rPr>
      </w:r>
      <w:r w:rsidR="001C5387" w:rsidRPr="00557619">
        <w:rPr>
          <w:i/>
          <w:iCs/>
        </w:rPr>
        <w:fldChar w:fldCharType="separate"/>
      </w:r>
      <w:r w:rsidR="00355591">
        <w:rPr>
          <w:i/>
          <w:iCs/>
        </w:rPr>
        <w:t>7.1</w:t>
      </w:r>
      <w:r w:rsidR="001C5387" w:rsidRPr="00557619">
        <w:rPr>
          <w:i/>
          <w:iCs/>
        </w:rPr>
        <w:fldChar w:fldCharType="end"/>
      </w:r>
      <w:r w:rsidR="001C5387" w:rsidRPr="00557619">
        <w:rPr>
          <w:i/>
          <w:iCs/>
        </w:rPr>
        <w:t xml:space="preserve"> </w:t>
      </w:r>
      <w:r w:rsidR="001C5387" w:rsidRPr="00557619">
        <w:rPr>
          <w:i/>
          <w:iCs/>
        </w:rPr>
        <w:fldChar w:fldCharType="begin"/>
      </w:r>
      <w:r w:rsidR="001C5387" w:rsidRPr="00557619">
        <w:rPr>
          <w:i/>
          <w:iCs/>
        </w:rPr>
        <w:instrText xml:space="preserve"> REF _Ref135066616 \h </w:instrText>
      </w:r>
      <w:r w:rsidR="00557619">
        <w:rPr>
          <w:i/>
          <w:iCs/>
        </w:rPr>
        <w:instrText xml:space="preserve"> \* MERGEFORMAT </w:instrText>
      </w:r>
      <w:r w:rsidR="001C5387" w:rsidRPr="00557619">
        <w:rPr>
          <w:i/>
          <w:iCs/>
        </w:rPr>
      </w:r>
      <w:r w:rsidR="001C5387" w:rsidRPr="00557619">
        <w:rPr>
          <w:i/>
          <w:iCs/>
        </w:rPr>
        <w:fldChar w:fldCharType="separate"/>
      </w:r>
      <w:r w:rsidR="00355591" w:rsidRPr="00355591">
        <w:rPr>
          <w:i/>
          <w:iCs/>
          <w:lang w:val="en-US"/>
        </w:rPr>
        <w:t>Proof of Concept as a Constructive Visualisation</w:t>
      </w:r>
      <w:r w:rsidR="001C5387" w:rsidRPr="00557619">
        <w:rPr>
          <w:i/>
          <w:iCs/>
        </w:rPr>
        <w:fldChar w:fldCharType="end"/>
      </w:r>
      <w:r w:rsidR="001C5387">
        <w:t>)</w:t>
      </w:r>
      <w:r w:rsidR="001C5387" w:rsidRPr="004560CB">
        <w:t xml:space="preserve"> </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7DD70015" w:rsidR="00095540" w:rsidRPr="004560CB" w:rsidRDefault="00154056" w:rsidP="00154056">
            <w:pPr>
              <w:jc w:val="left"/>
              <w:rPr>
                <w:i/>
                <w:iCs/>
                <w:sz w:val="18"/>
                <w:szCs w:val="18"/>
              </w:rPr>
            </w:pPr>
            <w:r w:rsidRPr="004560CB">
              <w:rPr>
                <w:sz w:val="18"/>
                <w:szCs w:val="18"/>
              </w:rPr>
              <w:t xml:space="preserve">The token is the basic building block of which the data interface is compromised. The token can be physical or virtual and take any shape, colour, volume, texture etc. </w:t>
            </w:r>
            <w:r w:rsidR="006A0514">
              <w:rPr>
                <w:sz w:val="18"/>
                <w:szCs w:val="18"/>
              </w:rPr>
              <w:t xml:space="preserve">It could also </w:t>
            </w:r>
            <w:r w:rsidR="00833456">
              <w:rPr>
                <w:sz w:val="18"/>
                <w:szCs w:val="18"/>
              </w:rPr>
              <w:t>include</w:t>
            </w:r>
            <w:r w:rsidRPr="004560CB">
              <w:rPr>
                <w:sz w:val="18"/>
                <w:szCs w:val="18"/>
              </w:rPr>
              <w:t xml:space="preserve">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lastRenderedPageBreak/>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1FB1594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w:t>
            </w:r>
            <w:r w:rsidR="000951DF">
              <w:rPr>
                <w:sz w:val="18"/>
                <w:szCs w:val="18"/>
              </w:rPr>
              <w:t xml:space="preserve"> and</w:t>
            </w:r>
            <w:r w:rsidR="00B60032" w:rsidRPr="004560CB">
              <w:rPr>
                <w:sz w:val="18"/>
                <w:szCs w:val="18"/>
              </w:rPr>
              <w:t xml:space="preserve">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32AB6E8E" w:rsidR="00095540" w:rsidRPr="004560CB" w:rsidRDefault="00095540" w:rsidP="00095540">
            <w:pPr>
              <w:rPr>
                <w:b/>
                <w:bCs/>
              </w:rPr>
            </w:pPr>
            <w:r w:rsidRPr="004560CB">
              <w:rPr>
                <w:i/>
                <w:iCs/>
              </w:rPr>
              <w:t>Environment initialisation</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75BD0B0F" w:rsidR="00095540" w:rsidRPr="004560CB" w:rsidRDefault="00095540" w:rsidP="00095540">
            <w:pPr>
              <w:rPr>
                <w:i/>
                <w:iCs/>
              </w:rPr>
            </w:pPr>
            <w:r w:rsidRPr="004560CB">
              <w:rPr>
                <w:i/>
                <w:iCs/>
              </w:rPr>
              <w:t>Mapping data to tokens</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705E379B" w:rsidR="00095540" w:rsidRPr="004560CB" w:rsidRDefault="00095540" w:rsidP="00095540">
            <w:pPr>
              <w:rPr>
                <w:i/>
                <w:iCs/>
              </w:rPr>
            </w:pPr>
            <w:r w:rsidRPr="004560CB">
              <w:rPr>
                <w:i/>
                <w:iCs/>
              </w:rPr>
              <w:t>Assembling the tokens</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69882A92" w:rsidR="00095540" w:rsidRPr="004560CB" w:rsidRDefault="00095540" w:rsidP="00095540">
            <w:pPr>
              <w:rPr>
                <w:i/>
                <w:iCs/>
              </w:rPr>
            </w:pPr>
            <w:r w:rsidRPr="004560CB">
              <w:rPr>
                <w:i/>
                <w:iCs/>
              </w:rPr>
              <w:t>Evolution over time</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1B062C04" w:rsidR="00ED526C" w:rsidRPr="004560CB" w:rsidRDefault="00ED526C" w:rsidP="00ED526C">
      <w:pPr>
        <w:pStyle w:val="Caption"/>
        <w:jc w:val="center"/>
      </w:pPr>
      <w:bookmarkStart w:id="28" w:name="_Ref134279082"/>
      <w:bookmarkStart w:id="29" w:name="_Ref135066733"/>
      <w:r w:rsidRPr="004560CB">
        <w:t xml:space="preserve">Table </w:t>
      </w:r>
      <w:r w:rsidR="00F64AD4">
        <w:fldChar w:fldCharType="begin"/>
      </w:r>
      <w:r w:rsidR="00F64AD4">
        <w:instrText xml:space="preserve"> SEQ Table \* ARABIC </w:instrText>
      </w:r>
      <w:r w:rsidR="00F64AD4">
        <w:fldChar w:fldCharType="separate"/>
      </w:r>
      <w:r w:rsidR="00355591">
        <w:rPr>
          <w:noProof/>
        </w:rPr>
        <w:t>1</w:t>
      </w:r>
      <w:r w:rsidR="00F64AD4">
        <w:fldChar w:fldCharType="end"/>
      </w:r>
      <w:bookmarkEnd w:id="28"/>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bookmarkEnd w:id="29"/>
    </w:p>
    <w:p w14:paraId="5716F975" w14:textId="7DAE0B7C" w:rsidR="00BA7690" w:rsidRPr="004560CB" w:rsidRDefault="00E93514" w:rsidP="00BB6E71">
      <w:pPr>
        <w:pStyle w:val="Heading2"/>
        <w:rPr>
          <w:lang w:val="en-GB"/>
        </w:rPr>
      </w:pPr>
      <w:bookmarkStart w:id="30" w:name="_Toc135132556"/>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30"/>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70A8D82A"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006B3B28">
        <w:t xml:space="preserve"> (Section </w:t>
      </w:r>
      <w:r w:rsidR="006B3B28">
        <w:fldChar w:fldCharType="begin"/>
      </w:r>
      <w:r w:rsidR="006B3B28">
        <w:instrText xml:space="preserve"> REF _Ref134802516 \w \h </w:instrText>
      </w:r>
      <w:r w:rsidR="006B3B28">
        <w:fldChar w:fldCharType="separate"/>
      </w:r>
      <w:r w:rsidR="00355591">
        <w:t>5.1</w:t>
      </w:r>
      <w:r w:rsidR="006B3B28">
        <w:fldChar w:fldCharType="end"/>
      </w:r>
      <w:r w:rsidR="006B3B28">
        <w:t>)</w:t>
      </w:r>
      <w:r w:rsidRPr="004560CB">
        <w:t>.</w:t>
      </w:r>
    </w:p>
    <w:p w14:paraId="519C941C" w14:textId="13044F57"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6B3B28">
        <w:t xml:space="preserve"> (Section </w:t>
      </w:r>
      <w:r w:rsidR="006B3B28">
        <w:fldChar w:fldCharType="begin"/>
      </w:r>
      <w:r w:rsidR="006B3B28">
        <w:instrText xml:space="preserve"> REF _Ref135052461 \w \h </w:instrText>
      </w:r>
      <w:r w:rsidR="006B3B28">
        <w:fldChar w:fldCharType="separate"/>
      </w:r>
      <w:r w:rsidR="00355591">
        <w:t>5.2</w:t>
      </w:r>
      <w:r w:rsidR="006B3B28">
        <w:fldChar w:fldCharType="end"/>
      </w:r>
      <w:r w:rsidR="006B3B28">
        <w:t>)</w:t>
      </w:r>
      <w:r w:rsidR="00721537" w:rsidRPr="004560CB">
        <w:t>.</w:t>
      </w:r>
    </w:p>
    <w:p w14:paraId="7ED9CD49" w14:textId="54DEB3C6"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r w:rsidR="006B3B28">
        <w:t xml:space="preserve"> (Section </w:t>
      </w:r>
      <w:r w:rsidR="006B3B28">
        <w:fldChar w:fldCharType="begin"/>
      </w:r>
      <w:r w:rsidR="006B3B28">
        <w:instrText xml:space="preserve"> REF _Ref135052491 \w \h </w:instrText>
      </w:r>
      <w:r w:rsidR="006B3B28">
        <w:fldChar w:fldCharType="separate"/>
      </w:r>
      <w:r w:rsidR="00355591">
        <w:t>5.3</w:t>
      </w:r>
      <w:r w:rsidR="006B3B28">
        <w:fldChar w:fldCharType="end"/>
      </w:r>
      <w:r w:rsidR="006B3B28">
        <w:t>)</w:t>
      </w:r>
      <w:r w:rsidR="00A25036" w:rsidRPr="004560CB">
        <w:t>.</w:t>
      </w:r>
    </w:p>
    <w:p w14:paraId="12E9FFE0" w14:textId="39C4FFDB" w:rsidR="00640FB5" w:rsidRPr="004560CB" w:rsidRDefault="00640FB5" w:rsidP="00640FB5">
      <w:pPr>
        <w:pStyle w:val="Heading3"/>
      </w:pPr>
      <w:bookmarkStart w:id="31" w:name="_Toc135132557"/>
      <w:r w:rsidRPr="004560CB">
        <w:t>Research question</w:t>
      </w:r>
      <w:bookmarkEnd w:id="31"/>
    </w:p>
    <w:p w14:paraId="1BD0E6B1" w14:textId="21A7EBF8" w:rsidR="002B4033" w:rsidRPr="004560CB" w:rsidRDefault="00127AA2" w:rsidP="00F23438">
      <w:r w:rsidRPr="004560CB">
        <w:t xml:space="preserve">The implications of </w:t>
      </w:r>
      <w:r w:rsidR="00846B58">
        <w:t>the above-mentioned</w:t>
      </w:r>
      <w:r w:rsidRPr="004560CB">
        <w:t xml:space="preserve"> aspects </w:t>
      </w:r>
      <w:r w:rsidR="00212418" w:rsidRPr="004560CB">
        <w:t>inform</w:t>
      </w:r>
      <w:r w:rsidR="00D84999">
        <w:t xml:space="preserve"> both</w:t>
      </w:r>
      <w:r w:rsidRPr="004560CB">
        <w:t xml:space="preserve"> the design process and </w:t>
      </w:r>
      <w:r w:rsidR="00BE1F24">
        <w:t xml:space="preserve">the prototype </w:t>
      </w:r>
      <w:proofErr w:type="gramStart"/>
      <w:r w:rsidR="00BE1F24">
        <w:t>design,</w:t>
      </w:r>
      <w:r w:rsidR="003B1899" w:rsidRPr="004560CB">
        <w:t xml:space="preserve"> and</w:t>
      </w:r>
      <w:proofErr w:type="gramEnd"/>
      <w:r w:rsidR="003B1899" w:rsidRPr="004560CB">
        <w:t xml:space="preserve"> will be</w:t>
      </w:r>
      <w:r w:rsidR="00BE1F24">
        <w:t xml:space="preserve"> further</w:t>
      </w:r>
      <w:r w:rsidR="003B1899" w:rsidRPr="004560CB">
        <w:t xml:space="preserv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w:t>
      </w:r>
      <w:r w:rsidR="007252B9">
        <w:t>further specifies</w:t>
      </w:r>
      <w:r w:rsidR="002B4033" w:rsidRPr="004560CB">
        <w:t xml:space="preserve">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lastRenderedPageBreak/>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2" w:name="_Ref134714947"/>
      <w:bookmarkStart w:id="33" w:name="_Toc135132558"/>
      <w:r w:rsidRPr="004560CB">
        <w:rPr>
          <w:lang w:val="en-GB"/>
        </w:rPr>
        <w:t>Design process and methods</w:t>
      </w:r>
      <w:bookmarkEnd w:id="32"/>
      <w:bookmarkEnd w:id="33"/>
    </w:p>
    <w:p w14:paraId="729248A6" w14:textId="4D824022" w:rsidR="00BA7690" w:rsidRPr="004560CB" w:rsidRDefault="007E082F" w:rsidP="00BA7690">
      <w:pPr>
        <w:pStyle w:val="Heading2"/>
        <w:rPr>
          <w:lang w:val="en-GB"/>
        </w:rPr>
      </w:pPr>
      <w:bookmarkStart w:id="34" w:name="_Toc135132559"/>
      <w:r w:rsidRPr="004560CB">
        <w:rPr>
          <w:lang w:val="en-GB"/>
        </w:rPr>
        <w:t>P</w:t>
      </w:r>
      <w:r w:rsidR="00BA7690" w:rsidRPr="004560CB">
        <w:rPr>
          <w:lang w:val="en-GB"/>
        </w:rPr>
        <w:t>lanning</w:t>
      </w:r>
      <w:bookmarkEnd w:id="34"/>
    </w:p>
    <w:p w14:paraId="6E89C110" w14:textId="1BDE0BE8"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w:t>
      </w:r>
      <w:r w:rsidR="00DD1A28">
        <w:t xml:space="preserve">prototype iterations resulting </w:t>
      </w:r>
      <w:r w:rsidR="00636792">
        <w:t>in</w:t>
      </w:r>
      <w:r w:rsidR="00DD1A28">
        <w:t xml:space="preserve"> a final prototype</w:t>
      </w:r>
      <w:r w:rsidR="007D6C11" w:rsidRPr="004560CB">
        <w:t>.</w:t>
      </w:r>
    </w:p>
    <w:p w14:paraId="368F983E" w14:textId="042BC6B2" w:rsidR="001C795F" w:rsidRPr="004560CB" w:rsidRDefault="001C795F" w:rsidP="00E96017">
      <w:pPr>
        <w:pStyle w:val="Heading3"/>
      </w:pPr>
      <w:bookmarkStart w:id="35" w:name="_Toc135132560"/>
      <w:r w:rsidRPr="004560CB">
        <w:t xml:space="preserve">User </w:t>
      </w:r>
      <w:r w:rsidR="00A677DF" w:rsidRPr="004560CB">
        <w:t>Centred</w:t>
      </w:r>
      <w:r w:rsidRPr="004560CB">
        <w:t xml:space="preserve"> Design</w:t>
      </w:r>
      <w:bookmarkEnd w:id="35"/>
    </w:p>
    <w:p w14:paraId="4681C9EE" w14:textId="72421E39"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UCD situat</w:t>
      </w:r>
      <w:r w:rsidR="001A292C">
        <w:t>es</w:t>
      </w:r>
      <w:r w:rsidR="00C66327" w:rsidRPr="004560CB">
        <w:t xml:space="preserve"> the user at the “centre” of the design process, designers </w:t>
      </w:r>
      <w:r w:rsidR="007C254B">
        <w:t>gain a deep understanding of the users’ needs</w:t>
      </w:r>
      <w:r w:rsidR="00C66327" w:rsidRPr="004560CB">
        <w:t>, through which a design can be made that better aligns with</w:t>
      </w:r>
      <w:r w:rsidR="007C254B">
        <w:t xml:space="preserve"> the</w:t>
      </w:r>
      <w:r w:rsidR="00C66327" w:rsidRPr="004560CB">
        <w:t xml:space="preserve"> user</w:t>
      </w:r>
      <w:r w:rsidR="007C254B">
        <w:t>s’</w:t>
      </w:r>
      <w:r w:rsidR="00C66327" w:rsidRPr="004560CB">
        <w:t xml:space="preserve"> experiences and expectations. The benefits of UCD on design and research projects are numerous and often lead to more efficient design processes and </w:t>
      </w:r>
      <w:r w:rsidR="000E59C3">
        <w:t xml:space="preserve">higher acceptance of </w:t>
      </w:r>
      <w:r w:rsidR="00C66327" w:rsidRPr="004560CB">
        <w:t xml:space="preserve">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503C91CF"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increased considerably as the </w:t>
      </w:r>
      <w:r w:rsidR="000D6C93">
        <w:t>implementation</w:t>
      </w:r>
      <w:r w:rsidR="00946AA9" w:rsidRPr="004560CB">
        <w:t xml:space="preserve">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2A3155E0" w:rsidR="007D6CD3" w:rsidRPr="004560CB" w:rsidRDefault="00A4548A" w:rsidP="00544CA6">
      <w:r w:rsidRPr="004560CB">
        <w:t xml:space="preserve">I have </w:t>
      </w:r>
      <w:r w:rsidR="002D16BF" w:rsidRPr="004560CB">
        <w:t>approached</w:t>
      </w:r>
      <w:r w:rsidRPr="004560CB">
        <w:t xml:space="preserve"> the project from </w:t>
      </w:r>
      <w:r w:rsidR="002D16BF" w:rsidRPr="004560CB">
        <w:t>a</w:t>
      </w:r>
      <w:r w:rsidRPr="004560CB">
        <w:t xml:space="preserve"> </w:t>
      </w:r>
      <w:r w:rsidR="002D16BF" w:rsidRPr="004560CB">
        <w:rPr>
          <w:i/>
          <w:iCs/>
        </w:rPr>
        <w:t>qualitative research</w:t>
      </w:r>
      <w:r w:rsidR="002D16BF" w:rsidRPr="004560CB">
        <w:t xml:space="preserve"> perspective</w:t>
      </w:r>
      <w:r w:rsidR="006426FA">
        <w:t xml:space="preserve"> as the user group</w:t>
      </w:r>
      <w:r w:rsidR="00616375">
        <w:t xml:space="preserve"> is a single team of eight</w:t>
      </w:r>
      <w:r w:rsidRPr="004560CB">
        <w:t>. By focusing on a smaller set of users</w:t>
      </w:r>
      <w:r w:rsidR="002D16BF" w:rsidRPr="004560CB">
        <w:t>,</w:t>
      </w:r>
      <w:r w:rsidRPr="004560CB">
        <w:t xml:space="preserve"> I aim to</w:t>
      </w:r>
      <w:r w:rsidR="004C214C" w:rsidRPr="004560CB">
        <w:t xml:space="preserve"> </w:t>
      </w:r>
      <w:r w:rsidRPr="004560CB">
        <w:t>understand the users’ individual needs, through which I can design a concept that would provide real value to each user</w:t>
      </w:r>
      <w:r w:rsidR="00F52A12" w:rsidRPr="004560CB">
        <w:t>.</w:t>
      </w:r>
    </w:p>
    <w:p w14:paraId="0264962E" w14:textId="4E71ED5A" w:rsidR="00C93806" w:rsidRPr="004560CB" w:rsidRDefault="00733053" w:rsidP="00544CA6">
      <w:r w:rsidRPr="004560CB">
        <w:t>Q</w:t>
      </w:r>
      <w:r w:rsidR="00090916" w:rsidRPr="004560CB">
        <w:t>ualitative research addresses users on a deeper level</w:t>
      </w:r>
      <w:r w:rsidR="001B4A6A" w:rsidRPr="004560CB">
        <w:t xml:space="preserve">. </w:t>
      </w:r>
      <w:r w:rsidR="003C77FB">
        <w:t>I</w:t>
      </w:r>
      <w:r w:rsidR="00090916" w:rsidRPr="004560CB">
        <w:t xml:space="preserve">t is possible to have a more nuanced discussion about the ethics of design and the roles of the </w:t>
      </w:r>
      <w:r w:rsidR="00090916" w:rsidRPr="004560CB">
        <w:lastRenderedPageBreak/>
        <w:t>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w:instrText>
      </w:r>
      <w:r w:rsidRPr="00A76D4E">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A76D4E">
        <w:rPr>
          <w:noProof/>
          <w:lang w:val="en-US"/>
        </w:rPr>
        <w:t>(Brinkmann et al., 2014)</w:t>
      </w:r>
      <w:r w:rsidRPr="004560CB">
        <w:fldChar w:fldCharType="end"/>
      </w:r>
      <w:r w:rsidR="00090916" w:rsidRPr="00A76D4E">
        <w:rPr>
          <w:lang w:val="en-US"/>
        </w:rPr>
        <w:t>.</w:t>
      </w:r>
      <w:r w:rsidR="00E11416" w:rsidRPr="00A76D4E">
        <w:rPr>
          <w:lang w:val="en-US"/>
        </w:rPr>
        <w:t xml:space="preserve"> </w:t>
      </w:r>
      <w:r w:rsidR="00E11416" w:rsidRPr="00E11416">
        <w:rPr>
          <w:lang w:val="en-US"/>
        </w:rPr>
        <w:t>Fossey et al.,</w:t>
      </w:r>
      <w:r w:rsidR="00090916" w:rsidRPr="00E11416">
        <w:rPr>
          <w:lang w:val="en-US"/>
        </w:rPr>
        <w:t xml:space="preserve"> </w:t>
      </w:r>
      <w:r w:rsidR="00090916" w:rsidRPr="004560CB">
        <w:fldChar w:fldCharType="begin"/>
      </w:r>
      <w:r w:rsidR="00E11416" w:rsidRPr="00E11416">
        <w:rPr>
          <w:lang w:val="en-US"/>
        </w:rPr>
        <w:instrText xml:space="preserve"> ADDIN ZOTERO_ITEM CSL_CITATION {"citationID":"czmUz2uf","properties":{"formattedCitation":"(2002)","plainCitation":"(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label":"page","suppress-author":true}],"schema":"https://github.com/citation-style-language/schema/raw/master/csl-citation.json"} </w:instrText>
      </w:r>
      <w:r w:rsidR="00090916" w:rsidRPr="004560CB">
        <w:fldChar w:fldCharType="separate"/>
      </w:r>
      <w:r w:rsidR="00E11416" w:rsidRPr="00E11416">
        <w:rPr>
          <w:noProof/>
          <w:lang w:val="en-US"/>
        </w:rPr>
        <w:t>(2002)</w:t>
      </w:r>
      <w:r w:rsidR="00090916" w:rsidRPr="004560CB">
        <w:fldChar w:fldCharType="end"/>
      </w:r>
      <w:r w:rsidR="00090916" w:rsidRPr="00E11416">
        <w:rPr>
          <w:lang w:val="en-US"/>
        </w:rPr>
        <w:t xml:space="preserve"> </w:t>
      </w:r>
      <w:r w:rsidR="002526F3" w:rsidRPr="00E11416">
        <w:rPr>
          <w:lang w:val="en-US"/>
        </w:rPr>
        <w:t xml:space="preserve">explain </w:t>
      </w:r>
      <w:r w:rsidR="0035372B" w:rsidRPr="00E11416">
        <w:rPr>
          <w:lang w:val="en-US"/>
        </w:rPr>
        <w:t>how</w:t>
      </w:r>
      <w:r w:rsidR="006154FC" w:rsidRPr="00E11416">
        <w:rPr>
          <w:lang w:val="en-US"/>
        </w:rPr>
        <w:t xml:space="preserve"> </w:t>
      </w:r>
      <w:r w:rsidR="00090916" w:rsidRPr="00E11416">
        <w:rPr>
          <w:lang w:val="en-US"/>
        </w:rPr>
        <w:t xml:space="preserve">when projects aim to do qualitative research, each part of the design process becomes influenced by qualitative measures. </w:t>
      </w:r>
      <w:r w:rsidR="00090916" w:rsidRPr="004560CB">
        <w:t xml:space="preserve">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4BCC46C6" w:rsidR="0019162F" w:rsidRPr="004560CB" w:rsidRDefault="00C712DC" w:rsidP="006154FC">
      <w:r w:rsidRPr="004560CB">
        <w:t xml:space="preserve">A qualitative research method employed in this project is the interview. </w:t>
      </w:r>
      <w:r w:rsidR="00AB3258" w:rsidRPr="004560CB">
        <w:t xml:space="preserve">The core function of an interview is to (1) build a personal </w:t>
      </w:r>
      <w:r w:rsidR="00DA3633">
        <w:t>report</w:t>
      </w:r>
      <w:r w:rsidR="00AB3258" w:rsidRPr="004560CB">
        <w:t xml:space="preserve">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45215844" w:rsidR="00B12E27" w:rsidRPr="004560CB" w:rsidRDefault="008E68DD" w:rsidP="006154FC">
      <w:r>
        <w:t xml:space="preserve">Knox &amp; Burkard </w:t>
      </w:r>
      <w:r w:rsidR="00B12E27" w:rsidRPr="004560CB">
        <w:fldChar w:fldCharType="begin"/>
      </w:r>
      <w:r>
        <w:instrText xml:space="preserve"> ADDIN ZOTERO_ITEM CSL_CITATION {"citationID":"ymu1D6l6","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12E27" w:rsidRPr="004560CB">
        <w:fldChar w:fldCharType="separate"/>
      </w:r>
      <w:r>
        <w:rPr>
          <w:noProof/>
        </w:rPr>
        <w:t>(2009)</w:t>
      </w:r>
      <w:r w:rsidR="00B12E27" w:rsidRPr="004560CB">
        <w:fldChar w:fldCharType="end"/>
      </w:r>
      <w:r w:rsidR="00B12E27" w:rsidRPr="004560CB">
        <w:t xml:space="preserve"> defines the semi-structured interview as follows: </w:t>
      </w:r>
    </w:p>
    <w:p w14:paraId="585EB631" w14:textId="1F18B43B"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r w:rsidR="008E68DD">
        <w:t xml:space="preserve"> </w:t>
      </w:r>
      <w:r w:rsidR="008E68DD" w:rsidRPr="004560CB">
        <w:fldChar w:fldCharType="begin"/>
      </w:r>
      <w:r w:rsidR="008E68DD">
        <w:instrText xml:space="preserve"> ADDIN ZOTERO_ITEM CSL_CITATION {"citationID":"BVJC4RO9","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008E68DD" w:rsidRPr="004560CB">
        <w:fldChar w:fldCharType="separate"/>
      </w:r>
      <w:r w:rsidR="008E68DD" w:rsidRPr="004560CB">
        <w:rPr>
          <w:noProof/>
        </w:rPr>
        <w:t>(Knox &amp; Burkard, 2009, p. 2)</w:t>
      </w:r>
      <w:r w:rsidR="008E68DD" w:rsidRPr="004560CB">
        <w:fldChar w:fldCharType="end"/>
      </w:r>
    </w:p>
    <w:p w14:paraId="4ED35FC0" w14:textId="0EC39CE8" w:rsidR="008168AD" w:rsidRDefault="00BA1358" w:rsidP="00CF16F5">
      <w:r>
        <w:t>In addition</w:t>
      </w:r>
      <w:r w:rsidR="009D248E">
        <w:t xml:space="preserve"> to </w:t>
      </w:r>
      <w:r w:rsidR="009D248E" w:rsidRPr="004560CB">
        <w:t xml:space="preserve">Knox &amp; Burkard’s </w:t>
      </w:r>
      <w:r w:rsidR="009D248E" w:rsidRPr="004560CB">
        <w:fldChar w:fldCharType="begin"/>
      </w:r>
      <w:r w:rsidR="009D248E"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9D248E" w:rsidRPr="004560CB">
        <w:fldChar w:fldCharType="separate"/>
      </w:r>
      <w:r w:rsidR="009D248E" w:rsidRPr="004560CB">
        <w:rPr>
          <w:noProof/>
        </w:rPr>
        <w:t>(2009)</w:t>
      </w:r>
      <w:r w:rsidR="009D248E" w:rsidRPr="004560CB">
        <w:fldChar w:fldCharType="end"/>
      </w:r>
      <w:r w:rsidR="009D248E" w:rsidRPr="004560CB">
        <w:t xml:space="preserve"> </w:t>
      </w:r>
      <w:r w:rsidR="009D248E">
        <w:t xml:space="preserve">broader </w:t>
      </w:r>
      <w:r w:rsidR="009D248E" w:rsidRPr="004560CB">
        <w:t>definition</w:t>
      </w:r>
      <w:r w:rsidR="009D248E">
        <w:t xml:space="preserve"> of semi-structured interviews, Wood </w:t>
      </w:r>
      <w:r w:rsidR="009D248E" w:rsidRPr="004560CB">
        <w:fldChar w:fldCharType="begin"/>
      </w:r>
      <w:r w:rsidR="009D248E">
        <w:instrText xml:space="preserve"> ADDIN ZOTERO_ITEM CSL_CITATION {"citationID":"yW6EAVeY","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9D248E" w:rsidRPr="004560CB">
        <w:fldChar w:fldCharType="separate"/>
      </w:r>
      <w:r w:rsidR="009D248E">
        <w:rPr>
          <w:noProof/>
        </w:rPr>
        <w:t>(1997)</w:t>
      </w:r>
      <w:r w:rsidR="009D248E" w:rsidRPr="004560CB">
        <w:fldChar w:fldCharType="end"/>
      </w:r>
      <w:r w:rsidR="009D248E">
        <w:t xml:space="preserve"> </w:t>
      </w:r>
      <w:r w:rsidR="00A65F5D">
        <w:t xml:space="preserve">proposes a methodological context </w:t>
      </w:r>
      <w:r w:rsidR="00A65F5D" w:rsidRPr="004560CB">
        <w:t>through the lens of a user-centred software development process</w:t>
      </w:r>
      <w:r w:rsidR="00A65F5D">
        <w:t xml:space="preserve">. </w:t>
      </w:r>
      <w:r w:rsidR="00C11649" w:rsidRPr="004560CB">
        <w:t>Wood situates the researcher in three levels of knowledge to elicit different types of information from users</w:t>
      </w:r>
      <w:r w:rsidR="007530CF">
        <w:t>: Grand tour-, case focused-, and native language questioning.</w:t>
      </w:r>
    </w:p>
    <w:p w14:paraId="279FD25A" w14:textId="77777777" w:rsidR="00D43B9F" w:rsidRDefault="00C11649" w:rsidP="00D43B9F">
      <w:pPr>
        <w:pStyle w:val="ListParagraph"/>
        <w:numPr>
          <w:ilvl w:val="0"/>
          <w:numId w:val="5"/>
        </w:numPr>
      </w:pPr>
      <w:r w:rsidRPr="00D43B9F">
        <w:rPr>
          <w:i/>
          <w:iCs/>
        </w:rPr>
        <w:t>Grand Tour</w:t>
      </w:r>
      <w:r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Pr="004560CB">
        <w:t>.</w:t>
      </w:r>
    </w:p>
    <w:p w14:paraId="3E61D96E" w14:textId="77777777" w:rsidR="00D43B9F" w:rsidRDefault="00C11649" w:rsidP="00D43B9F">
      <w:pPr>
        <w:pStyle w:val="ListParagraph"/>
        <w:numPr>
          <w:ilvl w:val="0"/>
          <w:numId w:val="5"/>
        </w:numPr>
      </w:pPr>
      <w:r w:rsidRPr="00D43B9F">
        <w:rPr>
          <w:i/>
          <w:iCs/>
        </w:rPr>
        <w:t>Case Focused</w:t>
      </w:r>
      <w:r w:rsidRPr="004560CB">
        <w:t xml:space="preserve"> </w:t>
      </w:r>
      <w:r w:rsidR="00C60971" w:rsidRPr="004560CB">
        <w:t xml:space="preserve">questioning </w:t>
      </w:r>
      <w:r w:rsidR="006F699E" w:rsidRPr="004560CB">
        <w:t>focuses on specific interactions or flows in the user's workflow to elicit a deeper understanding of workflows and terminologies unknown to the researcher.</w:t>
      </w:r>
    </w:p>
    <w:p w14:paraId="2B4AE626" w14:textId="4ADF325E" w:rsidR="00CF16F5" w:rsidRPr="004560CB" w:rsidRDefault="006F699E" w:rsidP="00D43B9F">
      <w:pPr>
        <w:pStyle w:val="ListParagraph"/>
        <w:numPr>
          <w:ilvl w:val="0"/>
          <w:numId w:val="5"/>
        </w:numPr>
      </w:pPr>
      <w:r w:rsidRPr="00D43B9F">
        <w:rPr>
          <w:i/>
          <w:iCs/>
        </w:rPr>
        <w:t>Native Language</w:t>
      </w:r>
      <w:r w:rsidRPr="004560CB">
        <w:t xml:space="preserve"> questioning requires </w:t>
      </w:r>
      <w:r w:rsidR="001F0380" w:rsidRPr="004560CB">
        <w:t>understanding the user's field of work and focusing</w:t>
      </w:r>
      <w:r w:rsidRPr="004560CB">
        <w:t xml:space="preserve"> on domain-specific questions to elicit specialised answers.</w:t>
      </w:r>
    </w:p>
    <w:p w14:paraId="43417309" w14:textId="3C2C9A5B" w:rsidR="001C795F" w:rsidRPr="004560CB" w:rsidRDefault="00BA7690" w:rsidP="001C795F">
      <w:pPr>
        <w:pStyle w:val="Heading3"/>
      </w:pPr>
      <w:bookmarkStart w:id="36" w:name="_Toc135132561"/>
      <w:r w:rsidRPr="004560CB">
        <w:t>Literature research</w:t>
      </w:r>
      <w:bookmarkEnd w:id="36"/>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391012C7" w:rsidR="00AB0F9A" w:rsidRPr="004560CB" w:rsidRDefault="00AB0F9A" w:rsidP="00EC16A3">
      <w:r w:rsidRPr="004560CB">
        <w:lastRenderedPageBreak/>
        <w:t>The secondary research conducted in this thesis is mainly what</w:t>
      </w:r>
      <w:r w:rsidR="00E9088E">
        <w:t xml:space="preserve"> Ralph &amp; Baltes</w:t>
      </w:r>
      <w:r w:rsidRPr="004560CB">
        <w:t xml:space="preserve"> </w:t>
      </w:r>
      <w:r w:rsidRPr="004560CB">
        <w:fldChar w:fldCharType="begin"/>
      </w:r>
      <w:r w:rsidR="00E9088E">
        <w:instrText xml:space="preserve"> ADDIN ZOTERO_ITEM CSL_CITATION {"citationID":"FCaeVFav","properties":{"formattedCitation":"(2022)","plainCitation":"(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label":"page","suppress-author":true}],"schema":"https://github.com/citation-style-language/schema/raw/master/csl-citation.json"} </w:instrText>
      </w:r>
      <w:r w:rsidRPr="004560CB">
        <w:fldChar w:fldCharType="separate"/>
      </w:r>
      <w:r w:rsidR="00E9088E">
        <w:rPr>
          <w:noProof/>
        </w:rPr>
        <w:t>(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w:t>
      </w:r>
      <w:r w:rsidR="00E9088E">
        <w:t xml:space="preserve"> Ralph &amp; Baltes</w:t>
      </w:r>
      <w:r w:rsidR="00F85AFD" w:rsidRPr="004560CB">
        <w:t xml:space="preserve"> </w:t>
      </w:r>
      <w:r w:rsidR="00F85AFD" w:rsidRPr="004560CB">
        <w:fldChar w:fldCharType="begin"/>
      </w:r>
      <w:r w:rsidR="00E9088E">
        <w:instrText xml:space="preserve"> ADDIN ZOTERO_ITEM CSL_CITATION {"citationID":"RVCSC9lx","properties":{"formattedCitation":"(2022)","plainCitation":"(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label":"page","suppress-author":true}],"schema":"https://github.com/citation-style-language/schema/raw/master/csl-citation.json"} </w:instrText>
      </w:r>
      <w:r w:rsidR="00F85AFD" w:rsidRPr="004560CB">
        <w:fldChar w:fldCharType="separate"/>
      </w:r>
      <w:r w:rsidR="00E9088E">
        <w:rPr>
          <w:noProof/>
        </w:rPr>
        <w:t>(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7" w:name="_Toc135132562"/>
      <w:r w:rsidRPr="004560CB">
        <w:t xml:space="preserve">The </w:t>
      </w:r>
      <w:r w:rsidR="00C17FF8" w:rsidRPr="004560CB">
        <w:t>Double Diamond</w:t>
      </w:r>
      <w:r w:rsidRPr="004560CB">
        <w:t xml:space="preserve"> research method</w:t>
      </w:r>
      <w:bookmarkEnd w:id="37"/>
    </w:p>
    <w:p w14:paraId="4563F6CE" w14:textId="75454C49" w:rsidR="003A4AE0" w:rsidRPr="004560CB" w:rsidRDefault="00210DD6" w:rsidP="00210DD6">
      <w:r w:rsidRPr="004560CB">
        <w:t xml:space="preserve">The </w:t>
      </w:r>
      <w:r w:rsidR="00A76D4E">
        <w:t>Double 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050F7289" w:rsidR="00922EAE" w:rsidRPr="004560CB" w:rsidRDefault="00FC4ABA" w:rsidP="00210DD6">
      <w:r w:rsidRPr="004560CB">
        <w:t>Since</w:t>
      </w:r>
      <w:r w:rsidR="00922EAE" w:rsidRPr="004560CB">
        <w:t xml:space="preserve"> its initial conception, the Design Council has iterated upon the core model of the </w:t>
      </w:r>
      <w:r w:rsidR="00D81A91">
        <w:t>D</w:t>
      </w:r>
      <w:r w:rsidR="00922EAE" w:rsidRPr="004560CB">
        <w:t xml:space="preserve">ouble </w:t>
      </w:r>
      <w:r w:rsidR="00D81A91">
        <w:t>D</w:t>
      </w:r>
      <w:r w:rsidR="00922EAE" w:rsidRPr="004560CB">
        <w:t xml:space="preserve">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355591" w:rsidRPr="004560CB">
        <w:t xml:space="preserve">Figure </w:t>
      </w:r>
      <w:r w:rsidR="00355591">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lastRenderedPageBreak/>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3"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4F417B30" w:rsidR="00667934" w:rsidRPr="004560CB" w:rsidRDefault="00667934" w:rsidP="00915EF4">
      <w:pPr>
        <w:pStyle w:val="Caption"/>
        <w:jc w:val="center"/>
      </w:pPr>
      <w:bookmarkStart w:id="38" w:name="_Ref134088274"/>
      <w:r w:rsidRPr="004560CB">
        <w:t xml:space="preserve">Figure </w:t>
      </w:r>
      <w:r w:rsidRPr="004560CB">
        <w:fldChar w:fldCharType="begin"/>
      </w:r>
      <w:r w:rsidRPr="004560CB">
        <w:instrText xml:space="preserve"> SEQ Figure \* ARABIC </w:instrText>
      </w:r>
      <w:r w:rsidRPr="004560CB">
        <w:fldChar w:fldCharType="separate"/>
      </w:r>
      <w:r w:rsidR="00355591">
        <w:rPr>
          <w:noProof/>
        </w:rPr>
        <w:t>6</w:t>
      </w:r>
      <w:r w:rsidRPr="004560CB">
        <w:fldChar w:fldCharType="end"/>
      </w:r>
      <w:bookmarkEnd w:id="38"/>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9" w:name="_Toc135132563"/>
      <w:r w:rsidRPr="004560CB">
        <w:rPr>
          <w:lang w:val="en-GB"/>
        </w:rPr>
        <w:t>Early design stages</w:t>
      </w:r>
      <w:bookmarkEnd w:id="39"/>
    </w:p>
    <w:p w14:paraId="31C36859" w14:textId="2A11AF2D" w:rsidR="009A3C6F" w:rsidRPr="00352880" w:rsidRDefault="00C46554" w:rsidP="009A3C6F">
      <w:pPr>
        <w:rPr>
          <w:lang w:eastAsia="en-GB"/>
        </w:rPr>
      </w:pPr>
      <w:r>
        <w:rPr>
          <w:lang w:eastAsia="en-GB"/>
        </w:rPr>
        <w:t xml:space="preserve">After concluding the initial literature </w:t>
      </w:r>
      <w:r w:rsidR="001C6288">
        <w:rPr>
          <w:lang w:eastAsia="en-GB"/>
        </w:rPr>
        <w:t>research,</w:t>
      </w:r>
      <w:r>
        <w:rPr>
          <w:lang w:eastAsia="en-GB"/>
        </w:rPr>
        <w:t xml:space="preserve"> I wanted to meet all users and begin the user research process</w:t>
      </w:r>
      <w:r w:rsidR="009623D8">
        <w:rPr>
          <w:lang w:eastAsia="en-GB"/>
        </w:rPr>
        <w:t>.</w:t>
      </w:r>
      <w:r w:rsidR="00352880">
        <w:rPr>
          <w:lang w:eastAsia="en-GB"/>
        </w:rPr>
        <w:t xml:space="preserve"> </w:t>
      </w:r>
      <w:r w:rsidR="009A3C6F" w:rsidRPr="004560CB">
        <w:rPr>
          <w:lang w:eastAsia="en-GB"/>
        </w:rPr>
        <w:t>Before</w:t>
      </w:r>
      <w:r w:rsidR="00692BCD">
        <w:rPr>
          <w:lang w:eastAsia="en-GB"/>
        </w:rPr>
        <w:t xml:space="preserve"> individually</w:t>
      </w:r>
      <w:r w:rsidR="009A3C6F" w:rsidRPr="004560CB">
        <w:rPr>
          <w:lang w:eastAsia="en-GB"/>
        </w:rPr>
        <w:t xml:space="preserve"> meeting each team member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009A3C6F" w:rsidRPr="004560CB">
        <w:rPr>
          <w:lang w:eastAsia="en-GB"/>
        </w:rPr>
        <w:t>was an opportunity to get acquainted with the entire team</w:t>
      </w:r>
      <w:r w:rsidR="00E71FD7" w:rsidRPr="004560CB">
        <w:rPr>
          <w:lang w:eastAsia="en-GB"/>
        </w:rPr>
        <w:t>,</w:t>
      </w:r>
      <w:r w:rsidR="009A3C6F" w:rsidRPr="004560CB">
        <w:rPr>
          <w:lang w:eastAsia="en-GB"/>
        </w:rPr>
        <w:t xml:space="preserve"> explain who I </w:t>
      </w:r>
      <w:r w:rsidR="00E71FD7" w:rsidRPr="004560CB">
        <w:rPr>
          <w:lang w:eastAsia="en-GB"/>
        </w:rPr>
        <w:t>was</w:t>
      </w:r>
      <w:r w:rsidR="009A3C6F"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r w:rsidR="00C32CF4" w:rsidRPr="004560CB">
        <w:rPr>
          <w:lang w:eastAsia="en-GB"/>
        </w:rPr>
        <w:t>purpose,</w:t>
      </w:r>
      <w:r w:rsidR="009A3C6F" w:rsidRPr="004560CB">
        <w:rPr>
          <w:lang w:eastAsia="en-GB"/>
        </w:rPr>
        <w:t xml:space="preserve"> expectations, and </w:t>
      </w:r>
      <w:r w:rsidR="00FD4D1E">
        <w:rPr>
          <w:lang w:eastAsia="en-GB"/>
        </w:rPr>
        <w:t>get</w:t>
      </w:r>
      <w:r w:rsidR="009A3C6F" w:rsidRPr="004560CB">
        <w:rPr>
          <w:lang w:eastAsia="en-GB"/>
        </w:rPr>
        <w:t xml:space="preserve"> their </w:t>
      </w:r>
      <w:r w:rsidR="00FD4D1E">
        <w:rPr>
          <w:lang w:eastAsia="en-GB"/>
        </w:rPr>
        <w:t>first impressions</w:t>
      </w:r>
      <w:r w:rsidR="009A3C6F" w:rsidRPr="004560CB">
        <w:rPr>
          <w:lang w:eastAsia="en-GB"/>
        </w:rPr>
        <w:t xml:space="preserve"> regarding the thesi</w:t>
      </w:r>
      <w:r w:rsidR="008F7AAF" w:rsidRPr="004560CB">
        <w:rPr>
          <w:lang w:eastAsia="en-GB"/>
        </w:rPr>
        <w:t>s</w:t>
      </w:r>
      <w:r w:rsidR="009A3C6F" w:rsidRPr="004560CB">
        <w:rPr>
          <w:lang w:eastAsia="en-GB"/>
        </w:rPr>
        <w:t>.</w:t>
      </w:r>
      <w:r w:rsidR="005E70C6" w:rsidRPr="004560CB">
        <w:rPr>
          <w:rFonts w:ascii="Times New Roman" w:hAnsi="Times New Roman"/>
          <w:lang w:eastAsia="en-GB"/>
        </w:rPr>
        <w:t xml:space="preserve"> </w:t>
      </w:r>
      <w:r w:rsidR="009A3C6F"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009A3C6F" w:rsidRPr="004560CB">
        <w:rPr>
          <w:lang w:eastAsia="en-GB"/>
        </w:rPr>
        <w:t xml:space="preserve"> </w:t>
      </w:r>
      <w:r w:rsidR="00073040" w:rsidRPr="004560CB">
        <w:rPr>
          <w:lang w:eastAsia="en-GB"/>
        </w:rPr>
        <w:t>the individual meetings was that</w:t>
      </w:r>
      <w:r w:rsidR="009A3C6F"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009A3C6F"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009A3C6F"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40" w:name="_Toc135132564"/>
      <w:r w:rsidRPr="004560CB">
        <w:rPr>
          <w:lang w:eastAsia="en-GB"/>
        </w:rPr>
        <w:t>Exploratory discussions</w:t>
      </w:r>
      <w:bookmarkEnd w:id="40"/>
    </w:p>
    <w:p w14:paraId="0D5A3D79" w14:textId="0851752E" w:rsidR="00CB465F" w:rsidRDefault="00CB465F" w:rsidP="009A3C6F">
      <w:r w:rsidRPr="004560CB">
        <w:t xml:space="preserve">Meetings were booked with </w:t>
      </w:r>
      <w:r>
        <w:t>all the members of the</w:t>
      </w:r>
      <w:r w:rsidRPr="004560CB">
        <w:t xml:space="preserve"> UX team</w:t>
      </w:r>
      <w:r>
        <w:t xml:space="preserve"> at IKEA’s site</w:t>
      </w:r>
      <w:r w:rsidRPr="004560CB">
        <w:t xml:space="preserve"> during the project's first official week for</w:t>
      </w:r>
      <w:r>
        <w:t xml:space="preserve"> a round of</w:t>
      </w:r>
      <w:r w:rsidRPr="004560CB">
        <w:t xml:space="preserve"> initial exploratory interviews. This included UX Designers, UX Design Leads, and the Technical </w:t>
      </w:r>
      <w:r w:rsidRPr="004560CB">
        <w:lastRenderedPageBreak/>
        <w:t xml:space="preserve">Manager. </w:t>
      </w:r>
      <w:r>
        <w:t xml:space="preserve">The audio of the meetings was recorded and the recordings were </w:t>
      </w:r>
      <w:r w:rsidRPr="004560CB">
        <w:t xml:space="preserve">analysed and summarised afterwards in an affinity diagram using the digital whiteboard tool </w:t>
      </w:r>
      <w:r w:rsidRPr="004560CB">
        <w:rPr>
          <w:i/>
          <w:iCs/>
        </w:rPr>
        <w:t>FigJam</w:t>
      </w:r>
      <w:r w:rsidR="008272B4">
        <w:t xml:space="preserve"> </w:t>
      </w:r>
      <w:r w:rsidR="008272B4">
        <w:fldChar w:fldCharType="begin"/>
      </w:r>
      <w:r w:rsidR="008272B4">
        <w:instrText xml:space="preserve"> ADDIN ZOTERO_ITEM CSL_CITATION {"citationID":"pskgRC5k","properties":{"formattedCitation":"(Figma, 2023)","plainCitation":"(Figma, 2023)","noteIndex":0},"citationItems":[{"id":739,"uris":["http://zotero.org/users/11020722/items/LNJ5DJUQ"],"itemData":{"id":739,"type":"webpage","abstract":"A visual collaborative whiteboard where teams can diagram, brainstorm, and organize ideas together.","container-title":"Figma","language":"en","title":"FigJam","URL":"https://www.figma.com/figjam/","author":[{"family":"Figma","given":""}],"accessed":{"date-parts":[["2023",5,18]]},"issued":{"date-parts":[["2023"]]}}}],"schema":"https://github.com/citation-style-language/schema/raw/master/csl-citation.json"} </w:instrText>
      </w:r>
      <w:r w:rsidR="008272B4">
        <w:fldChar w:fldCharType="separate"/>
      </w:r>
      <w:r w:rsidR="008272B4">
        <w:rPr>
          <w:noProof/>
        </w:rPr>
        <w:t>(Figma, 2023)</w:t>
      </w:r>
      <w:r w:rsidR="008272B4">
        <w:fldChar w:fldCharType="end"/>
      </w:r>
      <w:r w:rsidRPr="004560CB">
        <w:t>.</w:t>
      </w:r>
    </w:p>
    <w:p w14:paraId="1D90EE93" w14:textId="4AD2A03E" w:rsidR="009A3C6F" w:rsidRPr="004560CB" w:rsidRDefault="009A3C6F" w:rsidP="009A3C6F">
      <w:pPr>
        <w:rPr>
          <w:rFonts w:ascii="Times New Roman" w:hAnsi="Times New Roman"/>
          <w:lang w:eastAsia="en-GB"/>
        </w:rPr>
      </w:pPr>
      <w:r w:rsidRPr="004560CB">
        <w:rPr>
          <w:lang w:eastAsia="en-GB"/>
        </w:rPr>
        <w:t>The individual meetings with each team member consisted of one-on-one sessions spanning 45-60 minutes in person or digitally (</w:t>
      </w:r>
      <w:r w:rsidR="00496333">
        <w:rPr>
          <w:lang w:eastAsia="en-GB"/>
        </w:rPr>
        <w:t>f</w:t>
      </w:r>
      <w:r w:rsidRPr="004560CB">
        <w:rPr>
          <w:lang w:eastAsia="en-GB"/>
        </w:rPr>
        <w:t xml:space="preserve">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078E57F4" w:rsidR="009E3E0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00B7410F">
        <w:rPr>
          <w:lang w:eastAsia="en-GB"/>
        </w:rPr>
        <w:t>with only one predetermined question</w:t>
      </w:r>
      <w:r w:rsidRPr="004560CB">
        <w:rPr>
          <w:lang w:eastAsia="en-GB"/>
        </w:rPr>
        <w:t xml:space="preserve"> given to each interviewee, “</w:t>
      </w:r>
      <w:r w:rsidR="00D2617E" w:rsidRPr="00D2617E">
        <w:rPr>
          <w:i/>
          <w:iCs/>
          <w:lang w:eastAsia="en-GB"/>
        </w:rPr>
        <w:t>Why would a system solution overview bring value to your work and design process</w:t>
      </w:r>
      <w:r w:rsidRPr="004560CB">
        <w:rPr>
          <w:i/>
          <w:iCs/>
          <w:lang w:eastAsia="en-GB"/>
        </w:rPr>
        <w:t>?</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78A9EDE6"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00830155">
        <w:rPr>
          <w:i/>
          <w:iCs/>
          <w:lang w:eastAsia="en-GB"/>
        </w:rPr>
        <w:t xml:space="preserve"> and How</w:t>
      </w:r>
      <w:r w:rsidRPr="004560CB">
        <w:rPr>
          <w:lang w:eastAsia="en-GB"/>
        </w:rPr>
        <w:t xml:space="preserve"> regarding the mapping. When and where would they see themselves utilising a mapping tool, in what context, and why? What type of data would be relevant for them to see?</w:t>
      </w:r>
      <w:r w:rsidR="001358B8">
        <w:rPr>
          <w:lang w:eastAsia="en-GB"/>
        </w:rPr>
        <w:t xml:space="preserve"> How do they imagine such a tool looking like?</w:t>
      </w:r>
      <w:r w:rsidRPr="004560CB">
        <w:rPr>
          <w:lang w:eastAsia="en-GB"/>
        </w:rPr>
        <w:t xml:space="preserv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41" w:name="_Toc135132565"/>
      <w:r w:rsidRPr="004560CB">
        <w:t>Analysis process</w:t>
      </w:r>
      <w:bookmarkEnd w:id="41"/>
    </w:p>
    <w:p w14:paraId="7A9F760E" w14:textId="1B8052BA" w:rsidR="00EE1E88" w:rsidRPr="004560CB" w:rsidRDefault="00EE1E88" w:rsidP="00657C1E">
      <w:r w:rsidRPr="004560CB">
        <w:t>Affinity diagram</w:t>
      </w:r>
      <w:r w:rsidR="004B79CA">
        <w:t>s</w:t>
      </w:r>
      <w:r w:rsidR="00D5022D">
        <w:t>,</w:t>
      </w:r>
      <w:r w:rsidRPr="004560CB">
        <w:t xml:space="preserve"> </w:t>
      </w:r>
      <w:r w:rsidR="004B79CA">
        <w:t>as</w:t>
      </w:r>
      <w:r w:rsidRPr="004560CB">
        <w:t xml:space="preserve"> </w:t>
      </w:r>
      <w:r w:rsidR="00556A92" w:rsidRPr="004560CB">
        <w:t xml:space="preserve">a </w:t>
      </w:r>
      <w:r w:rsidRPr="004560CB">
        <w:t>method of data analysis</w:t>
      </w:r>
      <w:r w:rsidR="00D5022D">
        <w:t>,</w:t>
      </w:r>
      <w:r w:rsidRPr="004560CB">
        <w:t xml:space="preserve"> focuses on </w:t>
      </w:r>
      <w:r w:rsidR="00464958">
        <w:t>unveiling</w:t>
      </w:r>
      <w:r w:rsidRPr="004560CB">
        <w:t xml:space="preserve">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1911EE">
        <w:t>sticky-</w:t>
      </w:r>
      <w:r w:rsidR="002F6235" w:rsidRPr="004560CB">
        <w:t xml:space="preserve">notes and scattered </w:t>
      </w:r>
      <w:r w:rsidR="003D4A51" w:rsidRPr="004560CB">
        <w:t>in no specific order</w:t>
      </w:r>
      <w:r w:rsidR="002F6235" w:rsidRPr="004560CB">
        <w:t xml:space="preserve">. The </w:t>
      </w:r>
      <w:r w:rsidR="001911EE">
        <w:t>sticky-notes</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06D9D1A8" w:rsidR="00657C1E" w:rsidRPr="004560CB" w:rsidRDefault="00657C1E" w:rsidP="00657C1E">
      <w:pPr>
        <w:pStyle w:val="Caption"/>
        <w:jc w:val="center"/>
        <w:rPr>
          <w:lang w:eastAsia="en-GB"/>
        </w:rPr>
      </w:pPr>
      <w:bookmarkStart w:id="42" w:name="_Ref133499680"/>
      <w:r w:rsidRPr="004560CB">
        <w:t xml:space="preserve">Figure </w:t>
      </w:r>
      <w:r w:rsidRPr="004560CB">
        <w:fldChar w:fldCharType="begin"/>
      </w:r>
      <w:r w:rsidRPr="004560CB">
        <w:instrText xml:space="preserve"> SEQ Figure \* ARABIC </w:instrText>
      </w:r>
      <w:r w:rsidRPr="004560CB">
        <w:fldChar w:fldCharType="separate"/>
      </w:r>
      <w:r w:rsidR="00355591">
        <w:rPr>
          <w:noProof/>
        </w:rPr>
        <w:t>7</w:t>
      </w:r>
      <w:r w:rsidRPr="004560CB">
        <w:fldChar w:fldCharType="end"/>
      </w:r>
      <w:bookmarkEnd w:id="42"/>
      <w:r w:rsidRPr="004560CB">
        <w:t xml:space="preserve">. Finished layout after applying the affinity diagram </w:t>
      </w:r>
      <w:r w:rsidR="00F544E3" w:rsidRPr="004560CB">
        <w:t>method.</w:t>
      </w:r>
      <w:r w:rsidR="00E97D25" w:rsidRPr="004560CB">
        <w:t xml:space="preserve"> Red </w:t>
      </w:r>
      <w:r w:rsidR="00DA3952">
        <w:t>sticky-notes</w:t>
      </w:r>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w:t>
      </w:r>
      <w:r w:rsidR="00DA3952">
        <w:t>sticky-notes</w:t>
      </w:r>
      <w:r w:rsidR="00E97D25" w:rsidRPr="004560CB">
        <w:t xml:space="preserve"> are generated insights.</w:t>
      </w:r>
    </w:p>
    <w:p w14:paraId="72E0667D" w14:textId="23D3FA74" w:rsidR="00F317B3" w:rsidRDefault="00657C1E" w:rsidP="00657C1E">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355591" w:rsidRPr="004560CB">
        <w:t xml:space="preserve">Figure </w:t>
      </w:r>
      <w:r w:rsidR="00355591">
        <w:rPr>
          <w:noProof/>
        </w:rPr>
        <w:t>7</w:t>
      </w:r>
      <w:r w:rsidR="00F544E3" w:rsidRPr="004560CB">
        <w:fldChar w:fldCharType="end"/>
      </w:r>
      <w:r w:rsidRPr="004560CB">
        <w:t xml:space="preserve">), seven themes could be identified: </w:t>
      </w:r>
    </w:p>
    <w:p w14:paraId="62C34DC0" w14:textId="77777777" w:rsidR="00F317B3" w:rsidRDefault="00657C1E" w:rsidP="00F317B3">
      <w:pPr>
        <w:pStyle w:val="ListParagraph"/>
        <w:numPr>
          <w:ilvl w:val="0"/>
          <w:numId w:val="46"/>
        </w:numPr>
        <w:rPr>
          <w:lang w:eastAsia="en-GB"/>
        </w:rPr>
      </w:pPr>
      <w:r w:rsidRPr="00F317B3">
        <w:rPr>
          <w:i/>
          <w:iCs/>
        </w:rPr>
        <w:t>Data &amp; Input</w:t>
      </w:r>
    </w:p>
    <w:p w14:paraId="1F314A2A" w14:textId="77777777" w:rsidR="00F317B3" w:rsidRDefault="00657C1E" w:rsidP="00F317B3">
      <w:pPr>
        <w:pStyle w:val="ListParagraph"/>
        <w:numPr>
          <w:ilvl w:val="0"/>
          <w:numId w:val="46"/>
        </w:numPr>
        <w:rPr>
          <w:lang w:eastAsia="en-GB"/>
        </w:rPr>
      </w:pPr>
      <w:r w:rsidRPr="00F317B3">
        <w:rPr>
          <w:i/>
          <w:iCs/>
        </w:rPr>
        <w:t>Purpose of the Overview</w:t>
      </w:r>
    </w:p>
    <w:p w14:paraId="45E5E22F" w14:textId="77777777" w:rsidR="00F317B3" w:rsidRDefault="00657C1E" w:rsidP="00F317B3">
      <w:pPr>
        <w:pStyle w:val="ListParagraph"/>
        <w:numPr>
          <w:ilvl w:val="0"/>
          <w:numId w:val="46"/>
        </w:numPr>
        <w:rPr>
          <w:lang w:eastAsia="en-GB"/>
        </w:rPr>
      </w:pPr>
      <w:r w:rsidRPr="00F317B3">
        <w:rPr>
          <w:i/>
          <w:iCs/>
        </w:rPr>
        <w:t>Finding Information</w:t>
      </w:r>
    </w:p>
    <w:p w14:paraId="19BF8974" w14:textId="77777777" w:rsidR="00F317B3" w:rsidRDefault="00657C1E" w:rsidP="00F317B3">
      <w:pPr>
        <w:pStyle w:val="ListParagraph"/>
        <w:numPr>
          <w:ilvl w:val="0"/>
          <w:numId w:val="46"/>
        </w:numPr>
        <w:rPr>
          <w:lang w:eastAsia="en-GB"/>
        </w:rPr>
      </w:pPr>
      <w:r w:rsidRPr="00F317B3">
        <w:rPr>
          <w:i/>
          <w:iCs/>
        </w:rPr>
        <w:t>Issues &amp; Problems</w:t>
      </w:r>
    </w:p>
    <w:p w14:paraId="2820D539" w14:textId="77777777" w:rsidR="00F317B3" w:rsidRDefault="00657C1E" w:rsidP="00F317B3">
      <w:pPr>
        <w:pStyle w:val="ListParagraph"/>
        <w:numPr>
          <w:ilvl w:val="0"/>
          <w:numId w:val="46"/>
        </w:numPr>
        <w:rPr>
          <w:lang w:eastAsia="en-GB"/>
        </w:rPr>
      </w:pPr>
      <w:r w:rsidRPr="00F317B3">
        <w:rPr>
          <w:i/>
          <w:iCs/>
        </w:rPr>
        <w:t>Governance</w:t>
      </w:r>
      <w:r w:rsidR="008A4C82" w:rsidRPr="00F317B3">
        <w:rPr>
          <w:i/>
          <w:iCs/>
        </w:rPr>
        <w:t xml:space="preserve"> &amp; Ethics</w:t>
      </w:r>
    </w:p>
    <w:p w14:paraId="252A9BB9" w14:textId="77777777" w:rsidR="00F317B3" w:rsidRDefault="00657C1E" w:rsidP="00F317B3">
      <w:pPr>
        <w:pStyle w:val="ListParagraph"/>
        <w:numPr>
          <w:ilvl w:val="0"/>
          <w:numId w:val="46"/>
        </w:numPr>
        <w:rPr>
          <w:lang w:eastAsia="en-GB"/>
        </w:rPr>
      </w:pPr>
      <w:r w:rsidRPr="00F317B3">
        <w:rPr>
          <w:i/>
          <w:iCs/>
        </w:rPr>
        <w:t>Previous Mappings</w:t>
      </w:r>
    </w:p>
    <w:p w14:paraId="75B867DA" w14:textId="4D648AB8" w:rsidR="00F317B3" w:rsidRDefault="00657C1E" w:rsidP="00F317B3">
      <w:pPr>
        <w:pStyle w:val="ListParagraph"/>
        <w:numPr>
          <w:ilvl w:val="0"/>
          <w:numId w:val="46"/>
        </w:numPr>
        <w:rPr>
          <w:lang w:eastAsia="en-GB"/>
        </w:rPr>
      </w:pPr>
      <w:r w:rsidRPr="00F317B3">
        <w:rPr>
          <w:i/>
          <w:iCs/>
          <w:lang w:eastAsia="en-GB"/>
        </w:rPr>
        <w:t>Practicalities</w:t>
      </w:r>
      <w:r w:rsidRPr="004560CB">
        <w:rPr>
          <w:lang w:eastAsia="en-GB"/>
        </w:rPr>
        <w:t>.</w:t>
      </w:r>
    </w:p>
    <w:p w14:paraId="4EE96CFD" w14:textId="21E8A96C" w:rsidR="00657C1E" w:rsidRPr="004560CB" w:rsidRDefault="00657C1E" w:rsidP="00657C1E">
      <w:pPr>
        <w:rPr>
          <w:rFonts w:ascii="Times New Roman" w:hAnsi="Times New Roman"/>
          <w:lang w:eastAsia="en-GB"/>
        </w:rPr>
      </w:pPr>
      <w:r w:rsidRPr="004560CB">
        <w:rPr>
          <w:lang w:eastAsia="en-GB"/>
        </w:rPr>
        <w:t>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3" w:name="_Toc135132566"/>
      <w:r w:rsidRPr="004560CB">
        <w:rPr>
          <w:lang w:eastAsia="en-GB"/>
        </w:rPr>
        <w:t>Results from interviews</w:t>
      </w:r>
      <w:bookmarkEnd w:id="43"/>
    </w:p>
    <w:p w14:paraId="3D27C7AB" w14:textId="62EF3AAA" w:rsidR="00F1484C" w:rsidRDefault="00CA5E16" w:rsidP="00375790">
      <w:r>
        <w:t xml:space="preserve">The following tables </w:t>
      </w:r>
      <w:r w:rsidR="005C7113">
        <w:t>show</w:t>
      </w:r>
      <w:r>
        <w:t xml:space="preserve"> the results from user interviews, sub-headings are </w:t>
      </w:r>
      <w:r w:rsidR="002537C6">
        <w:t>organised</w:t>
      </w:r>
      <w:r>
        <w:t xml:space="preserve"> horisontally and insights vertically.</w:t>
      </w:r>
    </w:p>
    <w:p w14:paraId="1E2BE707" w14:textId="4AF3B0D9" w:rsidR="00375790" w:rsidRDefault="00375790" w:rsidP="00375790">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w:t>
      </w:r>
      <w:r w:rsidR="00243433">
        <w:t xml:space="preserve">, </w:t>
      </w:r>
      <w:r w:rsidR="00243433" w:rsidRPr="00243433">
        <w:rPr>
          <w:i/>
          <w:iCs/>
        </w:rPr>
        <w:t>context and connectivity</w:t>
      </w:r>
      <w:r w:rsidR="00243433">
        <w:t xml:space="preserve">, </w:t>
      </w:r>
      <w:r w:rsidR="00243433" w:rsidRPr="00243433">
        <w:rPr>
          <w:i/>
          <w:iCs/>
        </w:rPr>
        <w:t>user information</w:t>
      </w:r>
      <w:r w:rsidR="00243433">
        <w:t xml:space="preserve">, </w:t>
      </w:r>
      <w:r w:rsidR="00243433" w:rsidRPr="00243433">
        <w:rPr>
          <w:i/>
          <w:iCs/>
        </w:rPr>
        <w:t>solution specifics</w:t>
      </w:r>
      <w:r w:rsidR="00243433">
        <w:t xml:space="preserve"> and </w:t>
      </w:r>
      <w:r w:rsidR="00243433" w:rsidRPr="00243433">
        <w:rPr>
          <w:i/>
          <w:iCs/>
        </w:rPr>
        <w:t>interactions</w:t>
      </w:r>
      <w:r w:rsidRPr="004560CB">
        <w:t xml:space="preserve"> (</w:t>
      </w:r>
      <w:r w:rsidRPr="004560CB">
        <w:fldChar w:fldCharType="begin"/>
      </w:r>
      <w:r w:rsidRPr="004560CB">
        <w:instrText xml:space="preserve"> REF _Ref134017650 \h </w:instrText>
      </w:r>
      <w:r w:rsidRPr="004560CB">
        <w:fldChar w:fldCharType="separate"/>
      </w:r>
      <w:r w:rsidR="00355591" w:rsidRPr="004560CB">
        <w:t xml:space="preserve">Table </w:t>
      </w:r>
      <w:r w:rsidR="00355591">
        <w:rPr>
          <w:noProof/>
        </w:rPr>
        <w:t>2</w:t>
      </w:r>
      <w:r w:rsidRPr="004560CB">
        <w:fldChar w:fldCharType="end"/>
      </w:r>
      <w:r w:rsidRPr="004560CB">
        <w:t>).</w:t>
      </w:r>
    </w:p>
    <w:p w14:paraId="00D727D0" w14:textId="77777777" w:rsidR="00D5022D" w:rsidRPr="004560CB" w:rsidRDefault="00D5022D" w:rsidP="00375790">
      <w:pPr>
        <w:rPr>
          <w:lang w:eastAsia="en-GB"/>
        </w:rPr>
      </w:pPr>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lastRenderedPageBreak/>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1348AB50" w:rsidR="00185670" w:rsidRPr="004560CB" w:rsidRDefault="000D4BCC" w:rsidP="000D4BCC">
      <w:pPr>
        <w:pStyle w:val="Caption"/>
        <w:jc w:val="center"/>
        <w:rPr>
          <w:rFonts w:ascii="Times New Roman" w:hAnsi="Times New Roman"/>
        </w:rPr>
      </w:pPr>
      <w:bookmarkStart w:id="44" w:name="_Ref134017650"/>
      <w:r w:rsidRPr="004560CB">
        <w:t xml:space="preserve">Table </w:t>
      </w:r>
      <w:r w:rsidR="00F64AD4">
        <w:fldChar w:fldCharType="begin"/>
      </w:r>
      <w:r w:rsidR="00F64AD4">
        <w:instrText xml:space="preserve"> SEQ Table \* ARABIC </w:instrText>
      </w:r>
      <w:r w:rsidR="00F64AD4">
        <w:fldChar w:fldCharType="separate"/>
      </w:r>
      <w:r w:rsidR="00355591">
        <w:rPr>
          <w:noProof/>
        </w:rPr>
        <w:t>2</w:t>
      </w:r>
      <w:r w:rsidR="00F64AD4">
        <w:fldChar w:fldCharType="end"/>
      </w:r>
      <w:bookmarkEnd w:id="44"/>
      <w:r w:rsidRPr="004560CB">
        <w:t>. Data &amp; Input</w:t>
      </w:r>
      <w:r w:rsidR="007D0B37" w:rsidRPr="004560CB">
        <w:t>.</w:t>
      </w:r>
    </w:p>
    <w:p w14:paraId="77015965" w14:textId="125DB58B" w:rsidR="007C77A4" w:rsidRDefault="00620CD9" w:rsidP="00651F2C">
      <w:r w:rsidRPr="004560CB">
        <w:t xml:space="preserve">A recurring theme amongst the designers was the need for a common understanding of the </w:t>
      </w:r>
      <w:r w:rsidR="000C0194">
        <w:t>digital solution landscape</w:t>
      </w:r>
      <w:r w:rsidRPr="004560CB">
        <w:t xml:space="preserve"> in which they worked.</w:t>
      </w:r>
      <w:r w:rsidR="000015D0">
        <w:t xml:space="preserve"> Most designers work against </w:t>
      </w:r>
      <w:r w:rsidR="00FD45E9">
        <w:t>a few solutions which they have in-depth knowledge about. However, most don’t know how their work is situated in the larger context of the entire solution landscape.</w:t>
      </w:r>
      <w:r w:rsidRPr="004560CB">
        <w:t xml:space="preserve"> </w:t>
      </w:r>
      <w:r w:rsidR="00310939">
        <w:t xml:space="preserve">This leads to </w:t>
      </w:r>
      <w:r w:rsidR="009527EC">
        <w:t>inconsistencies</w:t>
      </w:r>
      <w:r w:rsidR="00310939">
        <w:t xml:space="preserve"> between both designers</w:t>
      </w:r>
      <w:r w:rsidR="009E741F">
        <w:t xml:space="preserve"> internally</w:t>
      </w:r>
      <w:r w:rsidR="00310939">
        <w:t xml:space="preserve"> and </w:t>
      </w:r>
      <w:r w:rsidR="00094819">
        <w:t>when meeting</w:t>
      </w:r>
      <w:r w:rsidR="00310939">
        <w:t xml:space="preserve"> users </w:t>
      </w:r>
      <w:r w:rsidR="00094819">
        <w:t>to</w:t>
      </w:r>
      <w:r w:rsidR="00310939">
        <w:t xml:space="preserve"> </w:t>
      </w:r>
      <w:r w:rsidR="00094819">
        <w:t>discuss</w:t>
      </w:r>
      <w:r w:rsidR="00310939">
        <w:t xml:space="preserve"> solutions.</w:t>
      </w:r>
      <w:r w:rsidR="00D6463D">
        <w:t xml:space="preserve"> </w:t>
      </w:r>
      <w:r w:rsidR="009527EC">
        <w:t>By better understanding</w:t>
      </w:r>
      <w:r w:rsidRPr="004560CB">
        <w:t xml:space="preserve"> the larger context, some users hypothesised that projects could be </w:t>
      </w:r>
      <w:r w:rsidR="00D15441">
        <w:t>better defined</w:t>
      </w:r>
      <w:r w:rsidRPr="004560CB">
        <w:t xml:space="preserve"> and have more focused design processes.</w:t>
      </w:r>
    </w:p>
    <w:p w14:paraId="1FD11131" w14:textId="18F44E41" w:rsidR="00657C1E" w:rsidRDefault="00620CD9" w:rsidP="00651F2C">
      <w:r w:rsidRPr="004560CB">
        <w:t>Beyond interpersonal communication and understanding, several users wished to have a better understanding for their own sake</w:t>
      </w:r>
      <w:r w:rsidR="00222D86">
        <w:t>.</w:t>
      </w:r>
      <w:r w:rsidR="00ED0754">
        <w:t xml:space="preserve"> Junior designers did not have an entire picture of the landscape</w:t>
      </w:r>
      <w:r w:rsidR="00E26C8F">
        <w:t xml:space="preserve"> and were anxious </w:t>
      </w:r>
      <w:r w:rsidR="003F7D14">
        <w:t>about</w:t>
      </w:r>
      <w:r w:rsidR="00722B07">
        <w:t xml:space="preserve"> not being aware of existing solutions.</w:t>
      </w:r>
      <w:r w:rsidR="003F7D14">
        <w:t xml:space="preserve"> Senior designers that</w:t>
      </w:r>
      <w:r w:rsidR="009E04DC">
        <w:t xml:space="preserve"> already</w:t>
      </w:r>
      <w:r w:rsidR="003F7D14">
        <w:t xml:space="preserve"> had a larger picture di</w:t>
      </w:r>
      <w:r w:rsidR="00405913">
        <w:t>d</w:t>
      </w:r>
      <w:r w:rsidR="003F7D14">
        <w:t xml:space="preserve"> not have </w:t>
      </w:r>
      <w:r w:rsidR="00AA4BB7">
        <w:t>up-to-date</w:t>
      </w:r>
      <w:r w:rsidR="003F7D14">
        <w:t xml:space="preserve"> information and had no simple way of checking</w:t>
      </w:r>
      <w:r w:rsidRPr="004560CB">
        <w:t xml:space="preserve"> (</w:t>
      </w:r>
      <w:r w:rsidRPr="004560CB">
        <w:fldChar w:fldCharType="begin"/>
      </w:r>
      <w:r w:rsidRPr="004560CB">
        <w:instrText xml:space="preserve"> REF _Ref134018158 \h </w:instrText>
      </w:r>
      <w:r w:rsidRPr="004560CB">
        <w:fldChar w:fldCharType="separate"/>
      </w:r>
      <w:r w:rsidR="00355591" w:rsidRPr="004560CB">
        <w:t xml:space="preserve">Table </w:t>
      </w:r>
      <w:r w:rsidR="00355591">
        <w:rPr>
          <w:noProof/>
        </w:rPr>
        <w:t>3</w:t>
      </w:r>
      <w:r w:rsidRPr="004560CB">
        <w:fldChar w:fldCharType="end"/>
      </w:r>
      <w:r w:rsidRPr="004560CB">
        <w:t>).</w:t>
      </w:r>
    </w:p>
    <w:p w14:paraId="14B48B9F" w14:textId="77777777" w:rsidR="00D5022D" w:rsidRPr="004560CB" w:rsidRDefault="00D5022D" w:rsidP="00651F2C"/>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lastRenderedPageBreak/>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668486E1" w:rsidR="00E86BDB" w:rsidRPr="004560CB" w:rsidRDefault="00D51EEA" w:rsidP="00D51EEA">
      <w:pPr>
        <w:pStyle w:val="Caption"/>
        <w:jc w:val="center"/>
      </w:pPr>
      <w:bookmarkStart w:id="45" w:name="_Ref134018158"/>
      <w:r w:rsidRPr="004560CB">
        <w:t xml:space="preserve">Table </w:t>
      </w:r>
      <w:r w:rsidR="00F64AD4">
        <w:fldChar w:fldCharType="begin"/>
      </w:r>
      <w:r w:rsidR="00F64AD4">
        <w:instrText xml:space="preserve"> SEQ Table \* ARABIC </w:instrText>
      </w:r>
      <w:r w:rsidR="00F64AD4">
        <w:fldChar w:fldCharType="separate"/>
      </w:r>
      <w:r w:rsidR="00355591">
        <w:rPr>
          <w:noProof/>
        </w:rPr>
        <w:t>3</w:t>
      </w:r>
      <w:r w:rsidR="00F64AD4">
        <w:fldChar w:fldCharType="end"/>
      </w:r>
      <w:bookmarkEnd w:id="45"/>
      <w:r w:rsidRPr="004560CB">
        <w:t xml:space="preserve">. </w:t>
      </w:r>
      <w:r w:rsidR="00D448ED" w:rsidRPr="004560CB">
        <w:t>Larger and personal contex</w:t>
      </w:r>
      <w:r w:rsidR="007D0B37" w:rsidRPr="004560CB">
        <w:t>t</w:t>
      </w:r>
      <w:r w:rsidRPr="004560CB">
        <w:t>.</w:t>
      </w:r>
    </w:p>
    <w:p w14:paraId="71A8CB73" w14:textId="1D997152" w:rsidR="00657C1E" w:rsidRPr="004560CB" w:rsidRDefault="00620CD9"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355591" w:rsidRPr="004560CB">
        <w:t xml:space="preserve">Table </w:t>
      </w:r>
      <w:r w:rsidR="00355591">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4B1E10FA" w:rsidR="001804D5" w:rsidRPr="004560CB" w:rsidRDefault="00BB3498" w:rsidP="00BB3498">
      <w:pPr>
        <w:pStyle w:val="Caption"/>
        <w:jc w:val="center"/>
        <w:rPr>
          <w:rFonts w:ascii="Times New Roman" w:hAnsi="Times New Roman"/>
        </w:rPr>
      </w:pPr>
      <w:bookmarkStart w:id="46" w:name="_Ref134018658"/>
      <w:r w:rsidRPr="004560CB">
        <w:t xml:space="preserve">Table </w:t>
      </w:r>
      <w:r w:rsidR="00F64AD4">
        <w:fldChar w:fldCharType="begin"/>
      </w:r>
      <w:r w:rsidR="00F64AD4">
        <w:instrText xml:space="preserve"> SEQ Table \* ARABIC </w:instrText>
      </w:r>
      <w:r w:rsidR="00F64AD4">
        <w:fldChar w:fldCharType="separate"/>
      </w:r>
      <w:r w:rsidR="00355591">
        <w:rPr>
          <w:noProof/>
        </w:rPr>
        <w:t>4</w:t>
      </w:r>
      <w:r w:rsidR="00F64AD4">
        <w:fldChar w:fldCharType="end"/>
      </w:r>
      <w:bookmarkEnd w:id="46"/>
      <w:r w:rsidRPr="004560CB">
        <w:t xml:space="preserve">. </w:t>
      </w:r>
      <w:r w:rsidR="001F6777" w:rsidRPr="004560CB">
        <w:t>Finding information</w:t>
      </w:r>
      <w:r w:rsidR="005C7FB4" w:rsidRPr="004560CB">
        <w:t>.</w:t>
      </w:r>
    </w:p>
    <w:p w14:paraId="62478F4A" w14:textId="22C6E078" w:rsidR="007F7DAD" w:rsidRPr="004560CB" w:rsidRDefault="00620CD9" w:rsidP="00A302A2">
      <w:r w:rsidRPr="004560CB">
        <w:t xml:space="preserve">There is a need for consistent access to </w:t>
      </w:r>
      <w:r w:rsidR="003100DB">
        <w:t xml:space="preserve">information </w:t>
      </w:r>
      <w:r w:rsidR="002D4CEE">
        <w:t>about</w:t>
      </w:r>
      <w:r w:rsidR="003100DB">
        <w:t xml:space="preserve"> software solutions</w:t>
      </w:r>
      <w:r w:rsidRPr="004560CB">
        <w:t xml:space="preserve"> within the organisation. Beyond difficult-to-find information, there is a need </w:t>
      </w:r>
      <w:r w:rsidRPr="004560CB">
        <w:lastRenderedPageBreak/>
        <w:t>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746953">
        <w:t>s</w:t>
      </w:r>
      <w:r w:rsidRPr="004560CB">
        <w:t xml:space="preserve"> (</w:t>
      </w:r>
      <w:r w:rsidRPr="004560CB">
        <w:fldChar w:fldCharType="begin"/>
      </w:r>
      <w:r w:rsidRPr="004560CB">
        <w:instrText xml:space="preserve"> REF _Ref134019106 \h </w:instrText>
      </w:r>
      <w:r w:rsidRPr="004560CB">
        <w:fldChar w:fldCharType="separate"/>
      </w:r>
      <w:r w:rsidR="00355591" w:rsidRPr="004560CB">
        <w:t xml:space="preserve">Table </w:t>
      </w:r>
      <w:r w:rsidR="00355591">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6BDED851" w:rsidR="005C7FB4" w:rsidRPr="004560CB" w:rsidRDefault="005C7FB4" w:rsidP="009568D2">
      <w:pPr>
        <w:pStyle w:val="Caption"/>
        <w:jc w:val="center"/>
      </w:pPr>
      <w:bookmarkStart w:id="47" w:name="_Ref134019106"/>
      <w:r w:rsidRPr="004560CB">
        <w:t xml:space="preserve">Table </w:t>
      </w:r>
      <w:r w:rsidR="00F64AD4">
        <w:fldChar w:fldCharType="begin"/>
      </w:r>
      <w:r w:rsidR="00F64AD4">
        <w:instrText xml:space="preserve"> SEQ Table \* ARABIC </w:instrText>
      </w:r>
      <w:r w:rsidR="00F64AD4">
        <w:fldChar w:fldCharType="separate"/>
      </w:r>
      <w:r w:rsidR="00355591">
        <w:rPr>
          <w:noProof/>
        </w:rPr>
        <w:t>5</w:t>
      </w:r>
      <w:r w:rsidR="00F64AD4">
        <w:fldChar w:fldCharType="end"/>
      </w:r>
      <w:bookmarkEnd w:id="47"/>
      <w:r w:rsidRPr="004560CB">
        <w:t xml:space="preserve">. </w:t>
      </w:r>
      <w:r w:rsidR="00CC46EC" w:rsidRPr="004560CB">
        <w:t>Issues &amp; problems</w:t>
      </w:r>
      <w:r w:rsidRPr="004560CB">
        <w:t>.</w:t>
      </w:r>
    </w:p>
    <w:p w14:paraId="113609C4" w14:textId="47367BEE" w:rsidR="00657C1E" w:rsidRPr="004560CB" w:rsidRDefault="00620CD9"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355591" w:rsidRPr="004560CB">
        <w:t xml:space="preserve">Table </w:t>
      </w:r>
      <w:r w:rsidR="00355591">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6308B041" w:rsidR="00F95819" w:rsidRPr="004560CB" w:rsidRDefault="00F95819" w:rsidP="00F95819">
      <w:pPr>
        <w:pStyle w:val="Caption"/>
        <w:jc w:val="center"/>
      </w:pPr>
      <w:bookmarkStart w:id="48" w:name="_Ref134019544"/>
      <w:r w:rsidRPr="004560CB">
        <w:t xml:space="preserve">Table </w:t>
      </w:r>
      <w:r w:rsidR="00F64AD4">
        <w:fldChar w:fldCharType="begin"/>
      </w:r>
      <w:r w:rsidR="00F64AD4">
        <w:instrText xml:space="preserve"> SEQ Table \* ARABIC </w:instrText>
      </w:r>
      <w:r w:rsidR="00F64AD4">
        <w:fldChar w:fldCharType="separate"/>
      </w:r>
      <w:r w:rsidR="00355591">
        <w:rPr>
          <w:noProof/>
        </w:rPr>
        <w:t>6</w:t>
      </w:r>
      <w:r w:rsidR="00F64AD4">
        <w:fldChar w:fldCharType="end"/>
      </w:r>
      <w:bookmarkEnd w:id="48"/>
      <w:r w:rsidRPr="004560CB">
        <w:t xml:space="preserve">. </w:t>
      </w:r>
      <w:r w:rsidR="004033B4" w:rsidRPr="004560CB">
        <w:t>Governance</w:t>
      </w:r>
      <w:r w:rsidRPr="004560CB">
        <w:t>.</w:t>
      </w:r>
    </w:p>
    <w:p w14:paraId="0EED851C" w14:textId="4D83D81C" w:rsidR="00657C1E" w:rsidRDefault="00620CD9" w:rsidP="00A302A2">
      <w:r w:rsidRPr="004560CB">
        <w:t xml:space="preserve">Previous mappings were too specific and designed from a single perspective in the project, only providing insights in a narrow scope. Much time was spent on research and design that was discarded afterwards. Another issue was that the design of these mappings </w:t>
      </w:r>
      <w:r w:rsidR="00230180">
        <w:t>was often</w:t>
      </w:r>
      <w:r w:rsidRPr="004560CB">
        <w:t xml:space="preserve"> not created by the UX </w:t>
      </w:r>
      <w:r w:rsidR="00230180">
        <w:t>t</w:t>
      </w:r>
      <w:r w:rsidRPr="004560CB">
        <w:t xml:space="preserve">eam but </w:t>
      </w:r>
      <w:r w:rsidR="00230180">
        <w:t>were the result of thr work of</w:t>
      </w:r>
      <w:r w:rsidRPr="004560CB">
        <w:t xml:space="preserve"> external consultant</w:t>
      </w:r>
      <w:r w:rsidR="00230180">
        <w:t>s</w:t>
      </w:r>
      <w:r w:rsidRPr="004560CB">
        <w:t xml:space="preserve"> leading to a situation with no clear mapping owner</w:t>
      </w:r>
      <w:r w:rsidR="00230180">
        <w:t xml:space="preserve"> once the project had been delivered</w:t>
      </w:r>
      <w:r w:rsidRPr="004560CB">
        <w:t xml:space="preserve">. Lastly, the largest factor in why no mapping has been maintained is that </w:t>
      </w:r>
      <w:r w:rsidR="00046A82">
        <w:t>input mechanisms were manual</w:t>
      </w:r>
      <w:r w:rsidRPr="004560CB">
        <w:t xml:space="preserve"> requiring many work hours spent to keep the mapping up to date (</w:t>
      </w:r>
      <w:r w:rsidRPr="004560CB">
        <w:fldChar w:fldCharType="begin"/>
      </w:r>
      <w:r w:rsidRPr="004560CB">
        <w:instrText xml:space="preserve"> REF _Ref134019855 \h </w:instrText>
      </w:r>
      <w:r w:rsidRPr="004560CB">
        <w:fldChar w:fldCharType="separate"/>
      </w:r>
      <w:r w:rsidR="00355591" w:rsidRPr="004560CB">
        <w:t xml:space="preserve">Table </w:t>
      </w:r>
      <w:r w:rsidR="00355591">
        <w:rPr>
          <w:noProof/>
        </w:rPr>
        <w:t>7</w:t>
      </w:r>
      <w:r w:rsidRPr="004560CB">
        <w:fldChar w:fldCharType="end"/>
      </w:r>
      <w:r w:rsidRPr="004560CB">
        <w:t>).</w:t>
      </w:r>
    </w:p>
    <w:p w14:paraId="278B23E4" w14:textId="77777777" w:rsidR="00D5022D" w:rsidRDefault="00D5022D" w:rsidP="00A302A2"/>
    <w:p w14:paraId="54C944BF" w14:textId="77777777" w:rsidR="00D5022D" w:rsidRPr="004560CB" w:rsidRDefault="00D5022D" w:rsidP="00A302A2"/>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lastRenderedPageBreak/>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319AFFAB" w:rsidR="00B9269F" w:rsidRPr="004560CB" w:rsidRDefault="00B9269F" w:rsidP="00B9269F">
      <w:pPr>
        <w:pStyle w:val="Caption"/>
        <w:jc w:val="center"/>
      </w:pPr>
      <w:bookmarkStart w:id="49" w:name="_Ref134019855"/>
      <w:r w:rsidRPr="004560CB">
        <w:t xml:space="preserve">Table </w:t>
      </w:r>
      <w:r w:rsidR="00F64AD4">
        <w:fldChar w:fldCharType="begin"/>
      </w:r>
      <w:r w:rsidR="00F64AD4">
        <w:instrText xml:space="preserve"> SEQ Table \* ARABIC </w:instrText>
      </w:r>
      <w:r w:rsidR="00F64AD4">
        <w:fldChar w:fldCharType="separate"/>
      </w:r>
      <w:r w:rsidR="00355591">
        <w:rPr>
          <w:noProof/>
        </w:rPr>
        <w:t>7</w:t>
      </w:r>
      <w:r w:rsidR="00F64AD4">
        <w:fldChar w:fldCharType="end"/>
      </w:r>
      <w:bookmarkEnd w:id="49"/>
      <w:r w:rsidRPr="004560CB">
        <w:t>. Previous mappings</w:t>
      </w:r>
      <w:r w:rsidR="00B74DD8" w:rsidRPr="004560CB">
        <w:t>.</w:t>
      </w:r>
    </w:p>
    <w:p w14:paraId="4D43E48A" w14:textId="2A1E21C4" w:rsidR="00657C1E" w:rsidRPr="004560CB" w:rsidRDefault="00620CD9" w:rsidP="00A302A2">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355591" w:rsidRPr="004560CB">
        <w:t xml:space="preserve">Table </w:t>
      </w:r>
      <w:r w:rsidR="00355591">
        <w:rPr>
          <w:noProof/>
        </w:rPr>
        <w:t>8</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0929E3F1" w:rsidR="00B74DD8" w:rsidRPr="004560CB" w:rsidRDefault="00B74DD8" w:rsidP="00B74DD8">
      <w:pPr>
        <w:pStyle w:val="Caption"/>
        <w:jc w:val="center"/>
      </w:pPr>
      <w:bookmarkStart w:id="50" w:name="_Ref134020125"/>
      <w:r w:rsidRPr="004560CB">
        <w:t xml:space="preserve">Table </w:t>
      </w:r>
      <w:r w:rsidR="00F64AD4">
        <w:fldChar w:fldCharType="begin"/>
      </w:r>
      <w:r w:rsidR="00F64AD4">
        <w:instrText xml:space="preserve"> SEQ Table \* ARABIC </w:instrText>
      </w:r>
      <w:r w:rsidR="00F64AD4">
        <w:fldChar w:fldCharType="separate"/>
      </w:r>
      <w:r w:rsidR="00355591">
        <w:rPr>
          <w:noProof/>
        </w:rPr>
        <w:t>8</w:t>
      </w:r>
      <w:r w:rsidR="00F64AD4">
        <w:fldChar w:fldCharType="end"/>
      </w:r>
      <w:bookmarkEnd w:id="50"/>
      <w:r w:rsidRPr="004560CB">
        <w:t>. Practicalities.</w:t>
      </w:r>
    </w:p>
    <w:p w14:paraId="6305E2A8" w14:textId="2EAB2FB4" w:rsidR="00F1038E" w:rsidRPr="00FA5385" w:rsidRDefault="00151665" w:rsidP="0058370D">
      <w:pPr>
        <w:pStyle w:val="Heading2"/>
        <w:rPr>
          <w:lang w:val="en-GB"/>
        </w:rPr>
      </w:pPr>
      <w:bookmarkStart w:id="51" w:name="_Toc135132567"/>
      <w:r w:rsidRPr="004560CB">
        <w:rPr>
          <w:lang w:val="en-GB"/>
        </w:rPr>
        <w:t>Sketching &amp; Prototyping</w:t>
      </w:r>
      <w:bookmarkEnd w:id="51"/>
    </w:p>
    <w:p w14:paraId="0992549B" w14:textId="374EE452" w:rsidR="005B5143" w:rsidRDefault="005B5143" w:rsidP="0058370D">
      <w:r>
        <w:t>After collecting insights through literature and user research</w:t>
      </w:r>
      <w:r w:rsidR="00831F7A">
        <w:t>,</w:t>
      </w:r>
      <w:r w:rsidR="00213F57">
        <w:t xml:space="preserve"> work began on designing and prototyping.</w:t>
      </w:r>
    </w:p>
    <w:p w14:paraId="46C3437A" w14:textId="21B807A0" w:rsidR="00F43668" w:rsidRDefault="00F43668" w:rsidP="00215751">
      <w:r w:rsidRPr="004560CB">
        <w:t xml:space="preserve">Prototyping is a core methodology for any Interaction Design project and can be done in many ways to yield differing results </w:t>
      </w:r>
      <w:r w:rsidRPr="004560CB">
        <w:fldChar w:fldCharType="begin"/>
      </w:r>
      <w:r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 xml:space="preserve">. Prototyping, at its core, is a way for designers to compartmentalise and explore specific aspects of a design. Constructing prototypes follows the designer throughout the process and changes according to fidelity and purpose. </w:t>
      </w:r>
      <w:r w:rsidR="00215751">
        <w:t xml:space="preserve">There are many different prototyping methodologies to use, many of which are described in </w:t>
      </w:r>
      <w:r w:rsidR="00215751">
        <w:rPr>
          <w:i/>
          <w:iCs/>
        </w:rPr>
        <w:t>Universal methods of design</w:t>
      </w:r>
      <w:r w:rsidR="00215751">
        <w:t xml:space="preserve"> by Martin &amp; Hanington </w:t>
      </w:r>
      <w:r w:rsidR="00215751">
        <w:fldChar w:fldCharType="begin"/>
      </w:r>
      <w:r w:rsidR="00215751">
        <w:instrText xml:space="preserve"> ADDIN ZOTERO_ITEM CSL_CITATION {"citationID":"egBB19fD","properties":{"formattedCitation":"(2012)","plainCitation":"(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label":"page","suppress-author":true}],"schema":"https://github.com/citation-style-language/schema/raw/master/csl-citation.json"} </w:instrText>
      </w:r>
      <w:r w:rsidR="00215751">
        <w:fldChar w:fldCharType="separate"/>
      </w:r>
      <w:r w:rsidR="00215751">
        <w:rPr>
          <w:noProof/>
        </w:rPr>
        <w:t>(2012)</w:t>
      </w:r>
      <w:r w:rsidR="00215751">
        <w:fldChar w:fldCharType="end"/>
      </w:r>
      <w:r w:rsidR="00215751">
        <w:t>.</w:t>
      </w:r>
    </w:p>
    <w:p w14:paraId="27AB8FAC" w14:textId="1DC97F43" w:rsidR="0058370D" w:rsidRPr="004560CB" w:rsidRDefault="0058370D" w:rsidP="0058370D">
      <w:r w:rsidRPr="004560CB">
        <w:t>As will be developed later, this thesis revolves around three main methods of prototyping and sketching (</w:t>
      </w:r>
      <w:r w:rsidRPr="004560CB">
        <w:fldChar w:fldCharType="begin"/>
      </w:r>
      <w:r w:rsidRPr="004560CB">
        <w:instrText xml:space="preserve"> REF _Ref134023132 \h </w:instrText>
      </w:r>
      <w:r w:rsidRPr="004560CB">
        <w:fldChar w:fldCharType="separate"/>
      </w:r>
      <w:r w:rsidR="00355591" w:rsidRPr="004560CB">
        <w:t xml:space="preserve">Table </w:t>
      </w:r>
      <w:r w:rsidR="00355591">
        <w:rPr>
          <w:noProof/>
        </w:rPr>
        <w:t>9</w:t>
      </w:r>
      <w:r w:rsidRPr="004560CB">
        <w:fldChar w:fldCharType="end"/>
      </w:r>
      <w:r w:rsidRPr="004560CB">
        <w:t xml:space="preserve">). However, there is a methodological distinction between sketching and prototyping </w:t>
      </w:r>
      <w:r w:rsidRPr="004560CB">
        <w:fldChar w:fldCharType="begin"/>
      </w:r>
      <w:r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Pr="004560CB">
        <w:fldChar w:fldCharType="separate"/>
      </w:r>
      <w:r w:rsidRPr="004560CB">
        <w:rPr>
          <w:noProof/>
        </w:rPr>
        <w:t>(Buxton, 2007)</w:t>
      </w:r>
      <w:r w:rsidRPr="004560CB">
        <w:fldChar w:fldCharType="end"/>
      </w:r>
      <w:r w:rsidRPr="004560CB">
        <w:t xml:space="preserve">. Buxton </w:t>
      </w:r>
      <w:r w:rsidRPr="004560CB">
        <w:fldChar w:fldCharType="begin"/>
      </w:r>
      <w:r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explains that the main difference between sketching and prototyping is the low cost and time efficiency of sketches early in the design process. In a sense, they become disposable. Prototypes, conversely, are more intricate and require a more considerable time investment, making them less disposable. Both are different but still intertwined with the design process.</w:t>
      </w:r>
    </w:p>
    <w:p w14:paraId="1490A0EC" w14:textId="3A37C7B5" w:rsidR="0058370D" w:rsidRPr="004560CB" w:rsidRDefault="00C723FE" w:rsidP="0058370D">
      <w:r>
        <w:t xml:space="preserve">Lim et al., </w:t>
      </w:r>
      <w:r w:rsidR="0058370D" w:rsidRPr="004560CB">
        <w:fldChar w:fldCharType="begin"/>
      </w:r>
      <w:r>
        <w:instrText xml:space="preserve"> ADDIN ZOTERO_ITEM CSL_CITATION {"citationID":"AtTIVDGC","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58370D" w:rsidRPr="004560CB">
        <w:fldChar w:fldCharType="separate"/>
      </w:r>
      <w:r>
        <w:rPr>
          <w:noProof/>
        </w:rPr>
        <w:t>(2008)</w:t>
      </w:r>
      <w:r w:rsidR="0058370D" w:rsidRPr="004560CB">
        <w:fldChar w:fldCharType="end"/>
      </w:r>
      <w:r w:rsidR="0058370D" w:rsidRPr="004560CB">
        <w:t xml:space="preserve"> further divides the function and purpose of any prototype into </w:t>
      </w:r>
      <w:r w:rsidR="0058370D" w:rsidRPr="004560CB">
        <w:rPr>
          <w:i/>
          <w:iCs/>
        </w:rPr>
        <w:t>filtering dimensions</w:t>
      </w:r>
      <w:r w:rsidR="0058370D" w:rsidRPr="004560CB">
        <w:t xml:space="preserve"> and </w:t>
      </w:r>
      <w:r w:rsidR="0058370D" w:rsidRPr="004560CB">
        <w:rPr>
          <w:i/>
          <w:iCs/>
        </w:rPr>
        <w:t>manifestation dimensions</w:t>
      </w:r>
      <w:r w:rsidR="0058370D" w:rsidRPr="004560CB">
        <w:t xml:space="preserve">. Lim et al.’s prototype structure </w:t>
      </w:r>
      <w:r w:rsidR="00725291">
        <w:t>allows</w:t>
      </w:r>
      <w:r w:rsidR="0058370D" w:rsidRPr="004560CB">
        <w:t xml:space="preserve"> designers to analyse, reflect and contextualise </w:t>
      </w:r>
      <w:r w:rsidR="0058370D" w:rsidRPr="004560CB">
        <w:lastRenderedPageBreak/>
        <w:t xml:space="preserve">their prototypes to determine direction and purpose. Combining Buxton’s </w:t>
      </w:r>
      <w:r w:rsidR="0058370D" w:rsidRPr="004560CB">
        <w:fldChar w:fldCharType="begin"/>
      </w:r>
      <w:r w:rsidR="0058370D"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58370D" w:rsidRPr="004560CB">
        <w:fldChar w:fldCharType="separate"/>
      </w:r>
      <w:r w:rsidR="0058370D" w:rsidRPr="004560CB">
        <w:rPr>
          <w:noProof/>
        </w:rPr>
        <w:t>(2007)</w:t>
      </w:r>
      <w:r w:rsidR="0058370D" w:rsidRPr="004560CB">
        <w:fldChar w:fldCharType="end"/>
      </w:r>
      <w:r w:rsidR="0058370D" w:rsidRPr="004560CB">
        <w:t xml:space="preserve"> definition and mindset with Lim et al.’s methodological analysis, we can understand how prototypes </w:t>
      </w:r>
      <w:r w:rsidR="0058370D" w:rsidRPr="004560CB">
        <w:rPr>
          <w:i/>
          <w:iCs/>
        </w:rPr>
        <w:t>inform</w:t>
      </w:r>
      <w:r w:rsidR="0058370D" w:rsidRPr="004560CB">
        <w:t xml:space="preserve"> the design process while also being </w:t>
      </w:r>
      <w:r w:rsidR="0058370D" w:rsidRPr="004560CB">
        <w:rPr>
          <w:i/>
          <w:iCs/>
        </w:rPr>
        <w:t>integral</w:t>
      </w:r>
      <w:r w:rsidR="0058370D" w:rsidRPr="004560CB">
        <w:t xml:space="preserve"> to it.</w:t>
      </w:r>
    </w:p>
    <w:p w14:paraId="7BD411CB" w14:textId="2CB909CC" w:rsidR="00151665" w:rsidRPr="004560CB" w:rsidRDefault="0021172E" w:rsidP="00151665">
      <w:pPr>
        <w:pStyle w:val="Heading3"/>
      </w:pPr>
      <w:bookmarkStart w:id="52" w:name="_Toc135132568"/>
      <w:r>
        <w:t>Wizard of Oz</w:t>
      </w:r>
      <w:bookmarkEnd w:id="52"/>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3" w:name="_Toc135132569"/>
      <w:r w:rsidRPr="004560CB">
        <w:t>Three-point approach</w:t>
      </w:r>
      <w:bookmarkEnd w:id="53"/>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41F84D8E" w:rsidR="00151665" w:rsidRPr="004560CB" w:rsidRDefault="00151665" w:rsidP="00151665">
      <w:r w:rsidRPr="004560CB">
        <w:t xml:space="preserve">By working iteratively through the different processes, I could quickly sketch concepts and ideas on paper, sort through them to see which </w:t>
      </w:r>
      <w:r w:rsidR="00114181">
        <w:t>would best</w:t>
      </w:r>
      <w:r w:rsidRPr="004560CB">
        <w:t xml:space="preserve">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w:t>
      </w:r>
      <w:r w:rsidR="003C3CA3">
        <w:t>a</w:t>
      </w:r>
      <w:r w:rsidRPr="004560CB">
        <w:t xml:space="preserve"> live code prototype. </w:t>
      </w:r>
      <w:r w:rsidR="006D72E2" w:rsidRPr="004560CB">
        <w:t>This</w:t>
      </w:r>
      <w:r w:rsidRPr="004560CB">
        <w:t xml:space="preserve"> workflow enabled me to work as an ideator, a designer, and a developer while doing design hand-offs between each stage.</w:t>
      </w:r>
    </w:p>
    <w:p w14:paraId="73259651" w14:textId="3855B286" w:rsidR="00151665" w:rsidRDefault="00151665" w:rsidP="00151665">
      <w:r w:rsidRPr="004560CB">
        <w:t>The choice of these three mediums over other potential means of ideation and prototyping comes mainly down to their accessibility, availability, and specialised areas of function</w:t>
      </w:r>
      <w:r w:rsidR="004E2E05">
        <w:t xml:space="preserve"> </w:t>
      </w:r>
      <w:r w:rsidR="00162003" w:rsidRPr="004560CB">
        <w:t>(</w:t>
      </w:r>
      <w:r w:rsidR="008F084D" w:rsidRPr="004560CB">
        <w:fldChar w:fldCharType="begin"/>
      </w:r>
      <w:r w:rsidR="008F084D" w:rsidRPr="004560CB">
        <w:instrText xml:space="preserve"> REF _Ref134023132 \h </w:instrText>
      </w:r>
      <w:r w:rsidR="008F084D" w:rsidRPr="004560CB">
        <w:fldChar w:fldCharType="separate"/>
      </w:r>
      <w:r w:rsidR="00355591" w:rsidRPr="004560CB">
        <w:t xml:space="preserve">Table </w:t>
      </w:r>
      <w:r w:rsidR="00355591">
        <w:rPr>
          <w:noProof/>
        </w:rPr>
        <w:t>9</w:t>
      </w:r>
      <w:r w:rsidR="008F084D" w:rsidRPr="004560CB">
        <w:fldChar w:fldCharType="end"/>
      </w:r>
      <w:r w:rsidR="00162003" w:rsidRPr="004560CB">
        <w:t>)</w:t>
      </w:r>
      <w:r w:rsidRPr="004560CB">
        <w:t>.</w:t>
      </w:r>
    </w:p>
    <w:p w14:paraId="0F50E6A0" w14:textId="77777777" w:rsidR="00A4292E" w:rsidRDefault="00A4292E" w:rsidP="00151665"/>
    <w:p w14:paraId="4377549E" w14:textId="77777777" w:rsidR="00A4292E" w:rsidRDefault="00A4292E" w:rsidP="00151665"/>
    <w:p w14:paraId="2108B59C" w14:textId="77777777" w:rsidR="00A4292E" w:rsidRDefault="00A4292E" w:rsidP="00151665"/>
    <w:p w14:paraId="3E403A93" w14:textId="77777777" w:rsidR="00A4292E" w:rsidRDefault="00A4292E" w:rsidP="00151665"/>
    <w:p w14:paraId="3675970A" w14:textId="77777777" w:rsidR="00A4292E" w:rsidRPr="004560CB" w:rsidRDefault="00A4292E" w:rsidP="00151665"/>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lastRenderedPageBreak/>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0CE63D77" w:rsidR="005036FC" w:rsidRDefault="00151665" w:rsidP="005E0AF1">
      <w:pPr>
        <w:pStyle w:val="Caption"/>
        <w:jc w:val="center"/>
      </w:pPr>
      <w:bookmarkStart w:id="54" w:name="_Ref134023132"/>
      <w:r w:rsidRPr="004560CB">
        <w:t xml:space="preserve">Table </w:t>
      </w:r>
      <w:r w:rsidR="00F64AD4">
        <w:fldChar w:fldCharType="begin"/>
      </w:r>
      <w:r w:rsidR="00F64AD4">
        <w:instrText xml:space="preserve"> SEQ Table \* ARABIC </w:instrText>
      </w:r>
      <w:r w:rsidR="00F64AD4">
        <w:fldChar w:fldCharType="separate"/>
      </w:r>
      <w:r w:rsidR="00355591">
        <w:rPr>
          <w:noProof/>
        </w:rPr>
        <w:t>9</w:t>
      </w:r>
      <w:r w:rsidR="00F64AD4">
        <w:fldChar w:fldCharType="end"/>
      </w:r>
      <w:bookmarkEnd w:id="54"/>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3E517757" w14:textId="12533019" w:rsidR="00C1570C" w:rsidRPr="00C1570C" w:rsidRDefault="00C1570C" w:rsidP="00C1570C">
      <w:r w:rsidRPr="004560CB">
        <w:t>After ideation and sketching (</w:t>
      </w:r>
      <w:r w:rsidRPr="004560CB">
        <w:fldChar w:fldCharType="begin"/>
      </w:r>
      <w:r w:rsidRPr="004560CB">
        <w:instrText xml:space="preserve"> REF _Ref133499733 \h </w:instrText>
      </w:r>
      <w:r w:rsidRPr="004560CB">
        <w:fldChar w:fldCharType="separate"/>
      </w:r>
      <w:r w:rsidR="00355591" w:rsidRPr="004560CB">
        <w:t xml:space="preserve">Figure </w:t>
      </w:r>
      <w:r w:rsidR="00355591">
        <w:rPr>
          <w:noProof/>
        </w:rPr>
        <w:t>8</w:t>
      </w:r>
      <w:r w:rsidRPr="004560CB">
        <w:fldChar w:fldCharType="end"/>
      </w:r>
      <w:r w:rsidRPr="004560CB">
        <w:t>), the most viable options for further development were picked to be iterated in Figma. Building custom components using Figma’s component library function allowed me to quickly implement a design system that could be iterated upon to create different variations and designs (</w:t>
      </w:r>
      <w:r w:rsidRPr="004560CB">
        <w:fldChar w:fldCharType="begin"/>
      </w:r>
      <w:r w:rsidRPr="004560CB">
        <w:instrText xml:space="preserve"> REF _Ref133499747 \h </w:instrText>
      </w:r>
      <w:r w:rsidRPr="004560CB">
        <w:fldChar w:fldCharType="separate"/>
      </w:r>
      <w:r w:rsidR="00355591" w:rsidRPr="004560CB">
        <w:t xml:space="preserve">Figure </w:t>
      </w:r>
      <w:r w:rsidR="00355591">
        <w:rPr>
          <w:noProof/>
        </w:rPr>
        <w:t>9</w:t>
      </w:r>
      <w:r w:rsidRPr="004560CB">
        <w:fldChar w:fldCharType="end"/>
      </w:r>
      <w:r w:rsidRPr="004560CB">
        <w:t>). The benefit of iterating further in medium fidelity using Figma was that design flaws hidden in the abstractions of the paper sketches showed themselves, such as text positioning and sizing. Another benefit of working in higher fidelity was the change of mindset and focus that came with it</w:t>
      </w:r>
      <w:r w:rsidR="004F34E0">
        <w:t>;</w:t>
      </w:r>
      <w:r w:rsidRPr="004560CB">
        <w:t xml:space="preserve"> </w:t>
      </w:r>
      <w:r w:rsidR="004F34E0">
        <w:t xml:space="preserve">it </w:t>
      </w:r>
      <w:r w:rsidRPr="004560CB">
        <w:t xml:space="preserve">brought forth designs that focused on the content displayed and how the user would see and interact with </w:t>
      </w:r>
      <w:r w:rsidR="00100C4B">
        <w:t>them</w:t>
      </w:r>
      <w:r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screen">
                      <a:extLst>
                        <a:ext uri="{BEBA8EAE-BF5A-486C-A8C5-ECC9F3942E4B}">
                          <a14:imgProps xmlns:a14="http://schemas.microsoft.com/office/drawing/2010/main">
                            <a14:imgLayer r:embed="rId16">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8E66175" w:rsidR="001F4DE9" w:rsidRPr="004560CB" w:rsidRDefault="001F4DE9" w:rsidP="001F4DE9">
      <w:pPr>
        <w:pStyle w:val="Caption"/>
        <w:jc w:val="center"/>
      </w:pPr>
      <w:bookmarkStart w:id="55" w:name="_Ref133499733"/>
      <w:r w:rsidRPr="004560CB">
        <w:t xml:space="preserve">Figure </w:t>
      </w:r>
      <w:r w:rsidRPr="004560CB">
        <w:fldChar w:fldCharType="begin"/>
      </w:r>
      <w:r w:rsidRPr="004560CB">
        <w:instrText xml:space="preserve"> SEQ Figure \* ARABIC </w:instrText>
      </w:r>
      <w:r w:rsidRPr="004560CB">
        <w:fldChar w:fldCharType="separate"/>
      </w:r>
      <w:r w:rsidR="00355591">
        <w:rPr>
          <w:noProof/>
        </w:rPr>
        <w:t>8</w:t>
      </w:r>
      <w:r w:rsidRPr="004560CB">
        <w:fldChar w:fldCharType="end"/>
      </w:r>
      <w:bookmarkEnd w:id="55"/>
      <w:r w:rsidRPr="004560CB">
        <w:t>. Sketch prototypes</w:t>
      </w:r>
    </w:p>
    <w:p w14:paraId="013FE29D" w14:textId="3B8153E4" w:rsidR="005036FC"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491487">
        <w:t xml:space="preserve">Heer et al., </w:t>
      </w:r>
      <w:r w:rsidR="00542DF3" w:rsidRPr="004560CB">
        <w:fldChar w:fldCharType="begin"/>
      </w:r>
      <w:r w:rsidR="00491487">
        <w:instrText xml:space="preserve"> ADDIN ZOTERO_ITEM CSL_CITATION {"citationID":"jJKL4eqd","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542DF3" w:rsidRPr="004560CB">
        <w:fldChar w:fldCharType="separate"/>
      </w:r>
      <w:r w:rsidR="00491487">
        <w:rPr>
          <w:noProof/>
        </w:rPr>
        <w:t>(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6E3125E" w14:textId="77777777" w:rsidR="00560383" w:rsidRPr="004560CB" w:rsidRDefault="00560383" w:rsidP="00560383">
      <w:pPr>
        <w:keepNext/>
        <w:jc w:val="center"/>
      </w:pPr>
      <w:r w:rsidRPr="004560CB">
        <w:rPr>
          <w:noProof/>
        </w:rPr>
        <w:lastRenderedPageBreak/>
        <w:drawing>
          <wp:inline distT="0" distB="0" distL="0" distR="0" wp14:anchorId="3ECC27CA" wp14:editId="6BEC2A4C">
            <wp:extent cx="4320000" cy="37721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3772166"/>
                    </a:xfrm>
                    <a:prstGeom prst="rect">
                      <a:avLst/>
                    </a:prstGeom>
                  </pic:spPr>
                </pic:pic>
              </a:graphicData>
            </a:graphic>
          </wp:inline>
        </w:drawing>
      </w:r>
    </w:p>
    <w:p w14:paraId="7677396D" w14:textId="30CE1965" w:rsidR="00560383" w:rsidRDefault="00560383" w:rsidP="00560383">
      <w:pPr>
        <w:pStyle w:val="Caption"/>
        <w:jc w:val="center"/>
      </w:pPr>
      <w:bookmarkStart w:id="56" w:name="_Ref133499747"/>
      <w:r w:rsidRPr="004560CB">
        <w:t xml:space="preserve">Figure </w:t>
      </w:r>
      <w:r w:rsidRPr="004560CB">
        <w:fldChar w:fldCharType="begin"/>
      </w:r>
      <w:r w:rsidRPr="004560CB">
        <w:instrText xml:space="preserve"> SEQ Figure \* ARABIC </w:instrText>
      </w:r>
      <w:r w:rsidRPr="004560CB">
        <w:fldChar w:fldCharType="separate"/>
      </w:r>
      <w:r w:rsidR="00355591">
        <w:rPr>
          <w:noProof/>
        </w:rPr>
        <w:t>9</w:t>
      </w:r>
      <w:r w:rsidRPr="004560CB">
        <w:fldChar w:fldCharType="end"/>
      </w:r>
      <w:bookmarkEnd w:id="56"/>
      <w:r w:rsidRPr="004560CB">
        <w:t>. Iterations on the layout and design language</w:t>
      </w:r>
      <w:r w:rsidR="00702132">
        <w:t>.</w:t>
      </w:r>
    </w:p>
    <w:p w14:paraId="62B04452" w14:textId="4D7CDFDC" w:rsidR="001949D0" w:rsidRDefault="001949D0" w:rsidP="001949D0">
      <w:pPr>
        <w:pStyle w:val="Heading3"/>
      </w:pPr>
      <w:bookmarkStart w:id="57" w:name="_Toc135132570"/>
      <w:r>
        <w:t>Desig</w:t>
      </w:r>
      <w:r w:rsidR="009C49E0">
        <w:t xml:space="preserve">n </w:t>
      </w:r>
      <w:r w:rsidR="00EF7173">
        <w:t>interactions</w:t>
      </w:r>
      <w:bookmarkEnd w:id="57"/>
    </w:p>
    <w:p w14:paraId="4574CC74" w14:textId="11864F36" w:rsidR="00F92B5C" w:rsidRDefault="00F92B5C" w:rsidP="00F92B5C">
      <w:r>
        <w:t>From the ideation phase</w:t>
      </w:r>
      <w:r w:rsidR="00702132">
        <w:t xml:space="preserve"> and </w:t>
      </w:r>
      <w:r w:rsidR="009E2385">
        <w:t>user</w:t>
      </w:r>
      <w:r w:rsidR="00702132">
        <w:t xml:space="preserve"> research</w:t>
      </w:r>
      <w:r w:rsidR="00A64CB3">
        <w:t>,</w:t>
      </w:r>
      <w:r>
        <w:t xml:space="preserve"> the following interactions and visualisations could be determined</w:t>
      </w:r>
      <w:r w:rsidR="009C2F4D">
        <w:t>:</w:t>
      </w:r>
    </w:p>
    <w:p w14:paraId="495B695D" w14:textId="69CBC4AC" w:rsidR="00A21CCF" w:rsidRDefault="008952A8" w:rsidP="009C2F4D">
      <w:pPr>
        <w:pStyle w:val="ListParagraph"/>
        <w:numPr>
          <w:ilvl w:val="0"/>
          <w:numId w:val="5"/>
        </w:numPr>
      </w:pPr>
      <w:r w:rsidRPr="008952A8">
        <w:rPr>
          <w:i/>
          <w:iCs/>
        </w:rPr>
        <w:t>Nodes</w:t>
      </w:r>
      <w:r>
        <w:t xml:space="preserve">. </w:t>
      </w:r>
      <w:r w:rsidR="00A21CCF" w:rsidRPr="008952A8">
        <w:t>The</w:t>
      </w:r>
      <w:r w:rsidR="00A21CCF">
        <w:t xml:space="preserve"> visualisation displays each solution as a node in the inte</w:t>
      </w:r>
      <w:r w:rsidR="004366BF">
        <w:t>r</w:t>
      </w:r>
      <w:r w:rsidR="00A21CCF">
        <w:t>face</w:t>
      </w:r>
      <w:r w:rsidR="00CF35EF">
        <w:t>. Users can click on the nodes to reveal a dialogue with detailed information.</w:t>
      </w:r>
      <w:r w:rsidR="00900393">
        <w:t xml:space="preserve"> The information is </w:t>
      </w:r>
      <w:r w:rsidR="0084777C">
        <w:t xml:space="preserve">what is most important to the designers, namely </w:t>
      </w:r>
      <w:r w:rsidR="00BD5B84">
        <w:t xml:space="preserve">the </w:t>
      </w:r>
      <w:r w:rsidR="0084777C">
        <w:t>solution name, solution owner, users, description, processes, and data</w:t>
      </w:r>
      <w:r w:rsidR="00900393">
        <w:t>.</w:t>
      </w:r>
      <w:r>
        <w:t xml:space="preserve"> From the </w:t>
      </w:r>
      <w:r w:rsidR="007155A4">
        <w:t>information dialogue</w:t>
      </w:r>
      <w:r w:rsidR="00BD5B84">
        <w:t>,</w:t>
      </w:r>
      <w:r w:rsidR="007155A4">
        <w:t xml:space="preserve"> users can edit and update information as needed.</w:t>
      </w:r>
    </w:p>
    <w:p w14:paraId="77D857AA" w14:textId="2A10F272" w:rsidR="00BE61F4" w:rsidRDefault="00BE61F4" w:rsidP="00BE61F4">
      <w:pPr>
        <w:pStyle w:val="ListParagraph"/>
        <w:numPr>
          <w:ilvl w:val="0"/>
          <w:numId w:val="5"/>
        </w:numPr>
      </w:pPr>
      <w:r w:rsidRPr="00372EA1">
        <w:rPr>
          <w:i/>
          <w:iCs/>
        </w:rPr>
        <w:t>Connections</w:t>
      </w:r>
      <w:r w:rsidR="002363DE">
        <w:rPr>
          <w:i/>
          <w:iCs/>
        </w:rPr>
        <w:t xml:space="preserve"> and Data</w:t>
      </w:r>
      <w:r w:rsidR="00372EA1">
        <w:t xml:space="preserve">. </w:t>
      </w:r>
      <w:r w:rsidR="003C5367">
        <w:t>Nodes are connected to each other based on how they send data and files.</w:t>
      </w:r>
      <w:r w:rsidR="00FB1263">
        <w:t xml:space="preserve"> The output of one solution becomes the input of another</w:t>
      </w:r>
      <w:r w:rsidR="00BD5B84">
        <w:t xml:space="preserve"> and will be referred to as </w:t>
      </w:r>
      <w:r w:rsidR="00BD5B84">
        <w:rPr>
          <w:i/>
          <w:iCs/>
        </w:rPr>
        <w:t>data flow</w:t>
      </w:r>
      <w:r w:rsidR="00FB1263">
        <w:t>.</w:t>
      </w:r>
      <w:r w:rsidR="00561DDA">
        <w:t xml:space="preserve"> </w:t>
      </w:r>
      <w:r w:rsidR="002363DE">
        <w:t>The data flow is important to the designers as it informs them about user flows in specific processes.</w:t>
      </w:r>
      <w:r w:rsidR="00F10030">
        <w:t xml:space="preserve"> The connection between nodes shows the direction of data flow visually</w:t>
      </w:r>
      <w:r w:rsidR="00F6335A">
        <w:t xml:space="preserve">, and the informational dialogue can show </w:t>
      </w:r>
      <w:r w:rsidR="0029728A">
        <w:t>data</w:t>
      </w:r>
      <w:r w:rsidR="00F6335A">
        <w:t xml:space="preserve"> specifics</w:t>
      </w:r>
      <w:r w:rsidR="00F10030">
        <w:t>.</w:t>
      </w:r>
    </w:p>
    <w:p w14:paraId="616C4627" w14:textId="22528B8E" w:rsidR="00BE61F4" w:rsidRDefault="002363DE" w:rsidP="00BE61F4">
      <w:pPr>
        <w:pStyle w:val="ListParagraph"/>
        <w:numPr>
          <w:ilvl w:val="0"/>
          <w:numId w:val="5"/>
        </w:numPr>
      </w:pPr>
      <w:r>
        <w:rPr>
          <w:i/>
          <w:iCs/>
        </w:rPr>
        <w:t>Filtering</w:t>
      </w:r>
      <w:r>
        <w:t xml:space="preserve">. </w:t>
      </w:r>
      <w:r w:rsidR="00937CAE">
        <w:t xml:space="preserve">Users can interact with the visualisation by filtering after </w:t>
      </w:r>
      <w:r w:rsidR="00211A06">
        <w:t>areas</w:t>
      </w:r>
      <w:r w:rsidR="00937CAE">
        <w:t>, users, processes, and tags.</w:t>
      </w:r>
      <w:r w:rsidR="00261139">
        <w:t xml:space="preserve"> The filtering</w:t>
      </w:r>
      <w:r w:rsidR="00B56A68">
        <w:t xml:space="preserve"> result</w:t>
      </w:r>
      <w:r w:rsidR="00261139">
        <w:t xml:space="preserve"> can display either visually o</w:t>
      </w:r>
      <w:r w:rsidR="000E0167">
        <w:t>r</w:t>
      </w:r>
      <w:r w:rsidR="00261139">
        <w:t xml:space="preserve"> through text.</w:t>
      </w:r>
      <w:r w:rsidR="00AC4FFB">
        <w:t xml:space="preserve"> Tags and processes could be added manually to customise the visualisation after user needs.</w:t>
      </w:r>
    </w:p>
    <w:p w14:paraId="0FD1E888" w14:textId="0440F1A4" w:rsidR="00581CB2" w:rsidRDefault="00581CB2" w:rsidP="00581CB2">
      <w:r>
        <w:t>Later, during user testing</w:t>
      </w:r>
      <w:r w:rsidR="00F76D0C">
        <w:t>,</w:t>
      </w:r>
      <w:r>
        <w:t xml:space="preserve"> further refinements and new additions can be made</w:t>
      </w:r>
      <w:r w:rsidR="00EC0E76">
        <w:t>,</w:t>
      </w:r>
      <w:r>
        <w:t xml:space="preserve"> buil</w:t>
      </w:r>
      <w:r w:rsidR="008221E7">
        <w:t>ding</w:t>
      </w:r>
      <w:r>
        <w:t xml:space="preserve"> upon this foundation.</w:t>
      </w:r>
    </w:p>
    <w:p w14:paraId="31368801" w14:textId="5D161505" w:rsidR="00EF7173" w:rsidRDefault="00420594" w:rsidP="00D441BA">
      <w:pPr>
        <w:pStyle w:val="Heading3"/>
      </w:pPr>
      <w:bookmarkStart w:id="58" w:name="_Toc135132571"/>
      <w:r>
        <w:lastRenderedPageBreak/>
        <w:t>Figma and code</w:t>
      </w:r>
      <w:bookmarkEnd w:id="58"/>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w:t>
      </w:r>
      <w:r w:rsidR="00BD0180" w:rsidRPr="00CD3925">
        <w:rPr>
          <w:i/>
          <w:iCs/>
        </w:rPr>
        <w:t>look and fee</w:t>
      </w:r>
      <w:r w:rsidR="006B3E39" w:rsidRPr="00CD3925">
        <w:rPr>
          <w:i/>
          <w:iCs/>
        </w:rPr>
        <w:t>l</w:t>
      </w:r>
      <w:r w:rsidR="006B3E39" w:rsidRPr="004560CB">
        <w:t xml:space="preserve">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6F21757F" w:rsidR="001F4DE9" w:rsidRPr="004560CB" w:rsidRDefault="00372C84" w:rsidP="00151665">
      <w:r w:rsidRPr="004560CB">
        <w:t xml:space="preserve">It is necessary to </w:t>
      </w:r>
      <w:r w:rsidR="003E662B">
        <w:t>write actual</w:t>
      </w:r>
      <w:r w:rsidRPr="004560CB">
        <w:t xml:space="preserve"> code to prototype more complex interactions </w:t>
      </w:r>
      <w:r w:rsidR="00941CCF">
        <w:t>using</w:t>
      </w:r>
      <w:r w:rsidRPr="004560CB">
        <w:t xml:space="preserve"> dynamic input</w:t>
      </w:r>
      <w:r w:rsidR="00E368CC">
        <w:t>s</w:t>
      </w:r>
      <w:r w:rsidRPr="004560CB">
        <w:t xml:space="preserve"> and output</w:t>
      </w:r>
      <w:r w:rsidR="00E368CC">
        <w:t>s</w:t>
      </w:r>
      <w:r w:rsidRPr="004560CB">
        <w:t xml:space="preserve"> where there is an action-reaction relation between the user and </w:t>
      </w:r>
      <w:r w:rsidR="00D441BA">
        <w:t xml:space="preserve">the </w:t>
      </w:r>
      <w:r w:rsidRPr="004560CB">
        <w:t>prototype</w:t>
      </w:r>
      <w:r w:rsidR="002F2D7C" w:rsidRPr="004560CB">
        <w:t>.</w:t>
      </w:r>
    </w:p>
    <w:p w14:paraId="62B9776E" w14:textId="13DBD51E"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w:t>
      </w:r>
      <w:r w:rsidR="00927B2A">
        <w:t xml:space="preserve">prototyping </w:t>
      </w:r>
      <w:r w:rsidR="00FF228D" w:rsidRPr="004560CB">
        <w:t xml:space="preserve">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w:t>
      </w:r>
      <w:r w:rsidR="000D197E">
        <w:t xml:space="preserve"> were</w:t>
      </w:r>
      <w:r w:rsidR="00BD3120" w:rsidRPr="004560CB">
        <w:t xml:space="preserve"> buil</w:t>
      </w:r>
      <w:r w:rsidR="000D197E">
        <w:t>t</w:t>
      </w:r>
      <w:r w:rsidR="00BD3120" w:rsidRPr="004560CB">
        <w:t xml:space="preserve"> </w:t>
      </w:r>
      <w:r w:rsidR="000D197E">
        <w:t>on top of</w:t>
      </w:r>
      <w:r w:rsidR="00BD3120" w:rsidRPr="004560CB">
        <w:t xml:space="preserve">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5AFC9AA7"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w:t>
      </w:r>
      <w:r w:rsidR="007C2C74">
        <w:t xml:space="preserve"> a</w:t>
      </w:r>
      <w:r w:rsidRPr="004560CB">
        <w:t xml:space="preserve"> JSON</w:t>
      </w:r>
      <w:r w:rsidR="007C2C74">
        <w:t xml:space="preserve"> string</w:t>
      </w:r>
      <w:r w:rsidR="00C308FF" w:rsidRPr="004560CB">
        <w:t xml:space="preserve"> 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w:t>
      </w:r>
      <w:r w:rsidR="00893081">
        <w:t xml:space="preserve"> functional</w:t>
      </w:r>
      <w:r w:rsidRPr="004560CB">
        <w:t xml:space="preserve"> user flow (</w:t>
      </w:r>
      <w:r w:rsidR="001F3EDC" w:rsidRPr="004560CB">
        <w:fldChar w:fldCharType="begin"/>
      </w:r>
      <w:r w:rsidR="001F3EDC" w:rsidRPr="004560CB">
        <w:instrText xml:space="preserve"> REF _Ref133499773 \h </w:instrText>
      </w:r>
      <w:r w:rsidR="001F3EDC" w:rsidRPr="004560CB">
        <w:fldChar w:fldCharType="separate"/>
      </w:r>
      <w:r w:rsidR="00355591" w:rsidRPr="004560CB">
        <w:t xml:space="preserve">Figure </w:t>
      </w:r>
      <w:r w:rsidR="00355591">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3FAE219E" w:rsidR="00BD3120" w:rsidRPr="004560CB" w:rsidRDefault="00BD3120" w:rsidP="00BD3120">
      <w:pPr>
        <w:pStyle w:val="Caption"/>
        <w:jc w:val="center"/>
      </w:pPr>
      <w:bookmarkStart w:id="59" w:name="_Ref133499773"/>
      <w:r w:rsidRPr="004560CB">
        <w:t xml:space="preserve">Figure </w:t>
      </w:r>
      <w:r w:rsidRPr="004560CB">
        <w:fldChar w:fldCharType="begin"/>
      </w:r>
      <w:r w:rsidRPr="004560CB">
        <w:instrText xml:space="preserve"> SEQ Figure \* ARABIC </w:instrText>
      </w:r>
      <w:r w:rsidRPr="004560CB">
        <w:fldChar w:fldCharType="separate"/>
      </w:r>
      <w:r w:rsidR="00355591">
        <w:rPr>
          <w:noProof/>
        </w:rPr>
        <w:t>10</w:t>
      </w:r>
      <w:r w:rsidRPr="004560CB">
        <w:fldChar w:fldCharType="end"/>
      </w:r>
      <w:bookmarkEnd w:id="59"/>
      <w:r w:rsidRPr="004560CB">
        <w:t>. Early functional prototype for</w:t>
      </w:r>
      <w:r w:rsidR="00E3720F" w:rsidRPr="004560CB">
        <w:t xml:space="preserve"> the</w:t>
      </w:r>
      <w:r w:rsidRPr="004560CB">
        <w:t xml:space="preserve"> first user tests</w:t>
      </w:r>
    </w:p>
    <w:p w14:paraId="2CBC92EE" w14:textId="15292BD8" w:rsidR="001F4DE9" w:rsidRPr="004560CB" w:rsidRDefault="00D5532B" w:rsidP="00315042">
      <w:r w:rsidRPr="004560CB">
        <w:lastRenderedPageBreak/>
        <w:t>The data used in the public prototype</w:t>
      </w:r>
      <w:r w:rsidR="00016F16">
        <w:t xml:space="preserve"> </w:t>
      </w:r>
      <w:r w:rsidR="00D46659">
        <w:t>(</w:t>
      </w:r>
      <w:hyperlink r:id="rId19" w:history="1">
        <w:r w:rsidR="00565EF9" w:rsidRPr="006C285E">
          <w:rPr>
            <w:rStyle w:val="Hyperlink"/>
          </w:rPr>
          <w:t>www.inglestone.art/dir/vis_gen_5.html</w:t>
        </w:r>
      </w:hyperlink>
      <w:r w:rsidR="00D46659">
        <w:t>)</w:t>
      </w:r>
      <w:r w:rsidR="00565EF9">
        <w:t xml:space="preserve"> </w:t>
      </w:r>
      <w:r w:rsidRPr="004560CB">
        <w:t>(</w:t>
      </w:r>
      <w:r w:rsidR="001F3EDC" w:rsidRPr="004560CB">
        <w:fldChar w:fldCharType="begin"/>
      </w:r>
      <w:r w:rsidR="001F3EDC" w:rsidRPr="004560CB">
        <w:instrText xml:space="preserve"> REF _Ref133499773 \h </w:instrText>
      </w:r>
      <w:r w:rsidR="00315042">
        <w:instrText xml:space="preserve"> \* MERGEFORMAT </w:instrText>
      </w:r>
      <w:r w:rsidR="001F3EDC" w:rsidRPr="004560CB">
        <w:fldChar w:fldCharType="separate"/>
      </w:r>
      <w:r w:rsidR="00355591" w:rsidRPr="004560CB">
        <w:t xml:space="preserve">Figure </w:t>
      </w:r>
      <w:r w:rsidR="00355591">
        <w:rPr>
          <w:noProof/>
        </w:rPr>
        <w:t>10</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60" w:name="_Toc135132572"/>
      <w:r w:rsidRPr="004560CB">
        <w:rPr>
          <w:lang w:val="en-GB"/>
        </w:rPr>
        <w:t>Usability testing</w:t>
      </w:r>
      <w:bookmarkEnd w:id="60"/>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6C5E4340"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w:t>
      </w:r>
      <w:r w:rsidR="00543E90">
        <w:t xml:space="preserve"> feedback</w:t>
      </w:r>
      <w:r w:rsidR="00167D8D" w:rsidRPr="004560CB">
        <w:t xml:space="preserve"> more and</w:t>
      </w:r>
      <w:r w:rsidR="006D469E" w:rsidRPr="004560CB">
        <w:t xml:space="preserve"> have the possibility to ask questions.</w:t>
      </w:r>
      <w:r w:rsidR="00984315" w:rsidRPr="004560CB">
        <w:t xml:space="preserve"> Another benefit of having the users speak during the interactio</w:t>
      </w:r>
      <w:r w:rsidR="00984315" w:rsidRPr="009245D7">
        <w:t xml:space="preserve">n </w:t>
      </w:r>
      <w:r w:rsidR="009245D7" w:rsidRPr="009245D7">
        <w:t>—</w:t>
      </w:r>
      <w:r w:rsidR="00984315" w:rsidRPr="004560CB">
        <w:rPr>
          <w:i/>
          <w:iCs/>
        </w:rPr>
        <w:t>Concurrent Think-Aloud</w:t>
      </w:r>
      <w:r w:rsidR="009245D7" w:rsidRPr="009245D7">
        <w:t>—</w:t>
      </w:r>
      <w:r w:rsidR="009245D7">
        <w:t xml:space="preserve"> </w:t>
      </w:r>
      <w:r w:rsidR="00D708C6" w:rsidRPr="004560CB">
        <w:t>compared to</w:t>
      </w:r>
      <w:r w:rsidR="00DF3905" w:rsidRPr="004560CB">
        <w:t xml:space="preserve"> vocalizing after the fact</w:t>
      </w:r>
      <w:r w:rsidR="006F60A5" w:rsidRPr="004560CB">
        <w:t xml:space="preserve"> </w:t>
      </w:r>
      <w:r w:rsidR="009245D7" w:rsidRPr="009245D7">
        <w:t>—</w:t>
      </w:r>
      <w:r w:rsidR="006F60A5" w:rsidRPr="004560CB">
        <w:rPr>
          <w:i/>
          <w:iCs/>
        </w:rPr>
        <w:t>Retrospective Think-Aloud</w:t>
      </w:r>
      <w:r w:rsidR="009245D7" w:rsidRPr="009245D7">
        <w:t>—</w:t>
      </w:r>
      <w:r w:rsidR="009245D7">
        <w:rPr>
          <w:i/>
          <w:iCs/>
        </w:rPr>
        <w:t xml:space="preserve"> </w:t>
      </w:r>
      <w:r w:rsidR="003122E6" w:rsidRPr="004560CB">
        <w:t xml:space="preserve">is that you then rely on the user’s ability to recall past thoughts and impressions </w:t>
      </w:r>
      <w:r w:rsidR="003122E6" w:rsidRPr="004560CB">
        <w:fldChar w:fldCharType="begin"/>
      </w:r>
      <w:r w:rsidR="009245D7">
        <w:instrText xml:space="preserve"> ADDIN ZOTERO_ITEM CSL_CITATION {"citationID":"VkmZvxo0","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3122E6" w:rsidRPr="004560CB">
        <w:fldChar w:fldCharType="separate"/>
      </w:r>
      <w:r w:rsidR="009245D7">
        <w:rPr>
          <w:noProof/>
        </w:rPr>
        <w:t>(Holzinger, 2005; Martin &amp; Hanington, 2012)</w:t>
      </w:r>
      <w:r w:rsidR="003122E6" w:rsidRPr="004560CB">
        <w:fldChar w:fldCharType="end"/>
      </w:r>
      <w:r w:rsidR="00DF3905" w:rsidRPr="004560CB">
        <w:t>.</w:t>
      </w:r>
    </w:p>
    <w:p w14:paraId="7027BA3C" w14:textId="6CEA91DA" w:rsidR="00E96017" w:rsidRPr="004560CB" w:rsidRDefault="007965CE" w:rsidP="00151665">
      <w:pPr>
        <w:pStyle w:val="Heading3"/>
      </w:pPr>
      <w:bookmarkStart w:id="61" w:name="_Toc135132573"/>
      <w:r w:rsidRPr="004560CB">
        <w:lastRenderedPageBreak/>
        <w:t>Testing with users</w:t>
      </w:r>
      <w:bookmarkEnd w:id="61"/>
    </w:p>
    <w:p w14:paraId="56503948" w14:textId="73D86F8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004A5523">
        <w:t>prototype and/or test design iterations</w:t>
      </w:r>
      <w:r w:rsidRPr="004560CB">
        <w:t xml:space="preserve"> between sessions.</w:t>
      </w:r>
    </w:p>
    <w:p w14:paraId="77C59199" w14:textId="326525D7" w:rsidR="00B86131" w:rsidRPr="004560CB" w:rsidRDefault="00B86131" w:rsidP="005E2B1E">
      <w:r w:rsidRPr="004560CB">
        <w:t xml:space="preserve">The </w:t>
      </w:r>
      <w:r w:rsidR="00FB4F9A" w:rsidRPr="004560CB">
        <w:t>user test process</w:t>
      </w:r>
      <w:r w:rsidRPr="004560CB">
        <w:t xml:space="preserve"> </w:t>
      </w:r>
      <w:r w:rsidR="00DB0635">
        <w:t>proceeded</w:t>
      </w:r>
      <w:r w:rsidRPr="004560CB">
        <w:t xml:space="preserve">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0FADE2CD"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w:t>
      </w:r>
      <w:r w:rsidR="001438D5">
        <w:t>previous</w:t>
      </w:r>
      <w:r w:rsidRPr="004560CB">
        <w:t xml:space="preserve">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2AE9B82A"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w:t>
      </w:r>
      <w:r w:rsidR="00A4292E">
        <w:rPr>
          <w:iCs/>
        </w:rPr>
        <w:t xml:space="preserve"> Holzinger</w:t>
      </w:r>
      <w:r w:rsidR="001D7470" w:rsidRPr="004560CB">
        <w:rPr>
          <w:iCs/>
        </w:rPr>
        <w:t xml:space="preserve"> </w:t>
      </w:r>
      <w:r w:rsidR="001D7470" w:rsidRPr="004560CB">
        <w:rPr>
          <w:iCs/>
        </w:rPr>
        <w:fldChar w:fldCharType="begin"/>
      </w:r>
      <w:r w:rsidR="00A4292E">
        <w:rPr>
          <w:iCs/>
        </w:rPr>
        <w:instrText xml:space="preserve"> ADDIN ZOTERO_ITEM CSL_CITATION {"citationID":"KJgTtq8h","properties":{"formattedCitation":"(2005)","plainCitation":"(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abel":"page","suppress-author":true}],"schema":"https://github.com/citation-style-language/schema/raw/master/csl-citation.json"} </w:instrText>
      </w:r>
      <w:r w:rsidR="001D7470" w:rsidRPr="004560CB">
        <w:rPr>
          <w:iCs/>
        </w:rPr>
        <w:fldChar w:fldCharType="separate"/>
      </w:r>
      <w:r w:rsidR="00A4292E">
        <w:rPr>
          <w:iCs/>
          <w:noProof/>
        </w:rPr>
        <w:t>(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62" w:name="_Toc135132574"/>
      <w:r w:rsidRPr="004560CB">
        <w:t>Iterating on the design</w:t>
      </w:r>
      <w:bookmarkEnd w:id="62"/>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t>Generation 1</w:t>
      </w:r>
    </w:p>
    <w:p w14:paraId="1E17C0A4" w14:textId="77777777" w:rsidR="0014018F" w:rsidRDefault="004400E0" w:rsidP="004400E0">
      <w:r w:rsidRPr="004560CB">
        <w:t>Two major themes arose from this first testing phase, visual and interactive. Testers found the overall visual design of the prototype to be unappealing to the point of distracting from the intended interactions.</w:t>
      </w:r>
      <w:r w:rsidR="001F43CE">
        <w:t xml:space="preserve"> There was a lack of labelling of the solutions in the interface. This made finding specific solutions difficult and required users to search by clicking on solutions individually. </w:t>
      </w:r>
    </w:p>
    <w:p w14:paraId="6DE4C394" w14:textId="1931FF64" w:rsidR="0014018F" w:rsidRDefault="0089261C" w:rsidP="004400E0">
      <w:r>
        <w:t xml:space="preserve">Users could not discern which direction data </w:t>
      </w:r>
      <w:r w:rsidR="008C507E">
        <w:t>moved</w:t>
      </w:r>
      <w:r>
        <w:t xml:space="preserve"> from solution to solution, neither could they see what</w:t>
      </w:r>
      <w:r w:rsidR="00922529">
        <w:t xml:space="preserve"> type of</w:t>
      </w:r>
      <w:r>
        <w:t xml:space="preserve"> data was being sent between solutions. This was a highly requested addition from users</w:t>
      </w:r>
      <w:r w:rsidR="00811980">
        <w:t xml:space="preserve"> that was not part of this generation</w:t>
      </w:r>
      <w:r>
        <w:t>.</w:t>
      </w:r>
    </w:p>
    <w:p w14:paraId="5B4A84E3" w14:textId="42900EBE"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355591" w:rsidRPr="004560CB">
        <w:t xml:space="preserve">Figure </w:t>
      </w:r>
      <w:r w:rsidR="00355591">
        <w:rPr>
          <w:noProof/>
        </w:rPr>
        <w:t>11</w:t>
      </w:r>
      <w:r w:rsidR="009B2394" w:rsidRPr="004560CB">
        <w:fldChar w:fldCharType="end"/>
      </w:r>
      <w:r w:rsidRPr="004560CB">
        <w:t xml:space="preserve">). One tester also requested a more in-depth filtering system with tags connected to each solution. Users also requested a clearer way of visualising </w:t>
      </w:r>
      <w:r w:rsidR="00014138">
        <w:t>which</w:t>
      </w:r>
      <w:r w:rsidRPr="004560CB">
        <w:t xml:space="preserve"> filters were </w:t>
      </w:r>
      <w:r w:rsidRPr="004560CB">
        <w:lastRenderedPageBreak/>
        <w:t>currently active in the visualisation. A part missing from these prototypes was the implementation of data flow and content, which was one of the requested functions from the user research. Users reiterated this through testing as well.</w:t>
      </w:r>
    </w:p>
    <w:p w14:paraId="54D8DFCA" w14:textId="6ADC306A" w:rsidR="004400E0" w:rsidRPr="004560CB" w:rsidRDefault="004400E0" w:rsidP="004400E0">
      <w:r w:rsidRPr="004560CB">
        <w:t xml:space="preserve">Overall, end users enjoyed the prototype conceptually, although not visually, and could see how it could be implemented into their workflow. One user said regarding the difference </w:t>
      </w:r>
      <w:r w:rsidR="00407443">
        <w:t>between</w:t>
      </w:r>
      <w:r w:rsidRPr="004560CB">
        <w:t xml:space="preserve"> this type of visualisation compared </w:t>
      </w:r>
      <w:r w:rsidR="00407443">
        <w:t>to how the solution landscape is currently presented</w:t>
      </w:r>
      <w:r w:rsidRPr="004560CB">
        <w:t>: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0D0239E1" w:rsidR="0051488E" w:rsidRPr="004560CB" w:rsidRDefault="009B2394" w:rsidP="009B2394">
      <w:pPr>
        <w:pStyle w:val="Caption"/>
        <w:jc w:val="center"/>
      </w:pPr>
      <w:bookmarkStart w:id="63" w:name="_Ref134035232"/>
      <w:r w:rsidRPr="004560CB">
        <w:t xml:space="preserve">Figure </w:t>
      </w:r>
      <w:r w:rsidRPr="004560CB">
        <w:fldChar w:fldCharType="begin"/>
      </w:r>
      <w:r w:rsidRPr="004560CB">
        <w:instrText xml:space="preserve"> SEQ Figure \* ARABIC </w:instrText>
      </w:r>
      <w:r w:rsidRPr="004560CB">
        <w:fldChar w:fldCharType="separate"/>
      </w:r>
      <w:r w:rsidR="00355591">
        <w:rPr>
          <w:noProof/>
        </w:rPr>
        <w:t>11</w:t>
      </w:r>
      <w:r w:rsidRPr="004560CB">
        <w:fldChar w:fldCharType="end"/>
      </w:r>
      <w:bookmarkEnd w:id="63"/>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664C92AB"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expected them to. Similarly, from the point of accessibility, the colours did not allow for easy reading due to contrast.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w:t>
      </w:r>
      <w:r w:rsidRPr="004560CB">
        <w:lastRenderedPageBreak/>
        <w:t xml:space="preserve">solutions. This was not part of the data set provided and had to be mocked up in the following iteration. </w:t>
      </w:r>
    </w:p>
    <w:p w14:paraId="4A0CB794" w14:textId="358E965F"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w:t>
      </w:r>
      <w:r w:rsidR="004A6C01">
        <w:t xml:space="preserve"> r</w:t>
      </w:r>
      <w:r w:rsidRPr="004560CB">
        <w:t>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78B45B85"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355591">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65F312DB"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355591">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bookmarkStart w:id="64" w:name="_Ref135066295"/>
      <w:r w:rsidRPr="004560CB">
        <w:lastRenderedPageBreak/>
        <w:t>Generation 4</w:t>
      </w:r>
      <w:bookmarkEnd w:id="64"/>
    </w:p>
    <w:p w14:paraId="5D17FBB9" w14:textId="6D3E5C3B" w:rsidR="0051488E" w:rsidRPr="004560CB" w:rsidRDefault="008E28A5" w:rsidP="008E28A5">
      <w:r>
        <w:t xml:space="preserve">Feedback from earlier user tests </w:t>
      </w:r>
      <w:r w:rsidR="00DB08A5">
        <w:t>was</w:t>
      </w:r>
      <w:r>
        <w:t xml:space="preserve"> implemented, and </w:t>
      </w:r>
      <w:r w:rsidR="00D573C5" w:rsidRPr="004560CB">
        <w:t>a final prototype generation could be iterated</w:t>
      </w:r>
      <w:r w:rsidR="009E5F47">
        <w:t xml:space="preserve"> (</w:t>
      </w:r>
      <w:r w:rsidR="009E5F47">
        <w:fldChar w:fldCharType="begin"/>
      </w:r>
      <w:r w:rsidR="009E5F47">
        <w:instrText xml:space="preserve"> REF _Ref135065193 \h </w:instrText>
      </w:r>
      <w:r w:rsidR="009E5F47">
        <w:fldChar w:fldCharType="separate"/>
      </w:r>
      <w:r w:rsidR="00355591" w:rsidRPr="004560CB">
        <w:t xml:space="preserve">Figure </w:t>
      </w:r>
      <w:r w:rsidR="00355591">
        <w:rPr>
          <w:noProof/>
        </w:rPr>
        <w:t>14</w:t>
      </w:r>
      <w:r w:rsidR="009E5F47">
        <w:fldChar w:fldCharType="end"/>
      </w:r>
      <w:r w:rsidR="009E5F47">
        <w:t>)</w:t>
      </w:r>
      <w:r>
        <w:t>.</w:t>
      </w:r>
      <w:r w:rsidR="00D573C5" w:rsidRPr="004560CB">
        <w:t xml:space="preserve">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355591" w:rsidRPr="00355591">
        <w:rPr>
          <w:i/>
          <w:iCs/>
        </w:rPr>
        <w:t>Proof of Conce</w:t>
      </w:r>
      <w:r w:rsidR="00F86072" w:rsidRPr="004560CB">
        <w:rPr>
          <w:i/>
          <w:iCs/>
        </w:rPr>
        <w:fldChar w:fldCharType="end"/>
      </w:r>
      <w:r w:rsidR="006871F5" w:rsidRPr="004560CB">
        <w:rPr>
          <w:i/>
          <w:iCs/>
        </w:rPr>
        <w:t>pt</w:t>
      </w:r>
      <w:r w:rsidR="00D573C5"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2712C201" w:rsidR="005137D8" w:rsidRPr="004560CB" w:rsidRDefault="00975E02" w:rsidP="00975E02">
      <w:pPr>
        <w:pStyle w:val="Caption"/>
        <w:jc w:val="center"/>
      </w:pPr>
      <w:bookmarkStart w:id="65" w:name="_Ref135065193"/>
      <w:r w:rsidRPr="004560CB">
        <w:t xml:space="preserve">Figure </w:t>
      </w:r>
      <w:r w:rsidRPr="004560CB">
        <w:fldChar w:fldCharType="begin"/>
      </w:r>
      <w:r w:rsidRPr="004560CB">
        <w:instrText xml:space="preserve"> SEQ Figure \* ARABIC </w:instrText>
      </w:r>
      <w:r w:rsidRPr="004560CB">
        <w:fldChar w:fldCharType="separate"/>
      </w:r>
      <w:r w:rsidR="00355591">
        <w:rPr>
          <w:noProof/>
        </w:rPr>
        <w:t>14</w:t>
      </w:r>
      <w:r w:rsidRPr="004560CB">
        <w:fldChar w:fldCharType="end"/>
      </w:r>
      <w:bookmarkEnd w:id="65"/>
      <w:r w:rsidRPr="004560CB">
        <w:t>. Gen 4 unfiltered (left) and filtered (right).</w:t>
      </w:r>
    </w:p>
    <w:p w14:paraId="4999E1A4" w14:textId="20065C14" w:rsidR="00633611" w:rsidRDefault="00633611" w:rsidP="00633611">
      <w:pPr>
        <w:pStyle w:val="Heading4"/>
      </w:pPr>
      <w:r w:rsidRPr="004560CB">
        <w:t>Figma prototypes</w:t>
      </w:r>
    </w:p>
    <w:p w14:paraId="6FF64F73" w14:textId="61755508" w:rsidR="00423EE7" w:rsidRPr="004560CB" w:rsidRDefault="00DF4C90" w:rsidP="00A370C2">
      <w:r>
        <w:t>In addition to the implementation prototype, Figma designs were prototyped to test functions not practical to implement in code.</w:t>
      </w:r>
      <w:r w:rsidR="00A252B1">
        <w:t xml:space="preserve"> In the section below I will describe five different interactions and filters requested by users</w:t>
      </w:r>
      <w:r w:rsidR="00A23969">
        <w:t xml:space="preserve"> as well as user feedbac</w:t>
      </w:r>
      <w:r w:rsidR="00C22FB4">
        <w:t>k</w:t>
      </w:r>
      <w:r w:rsidR="00A252B1">
        <w:t xml:space="preserve">. </w:t>
      </w:r>
    </w:p>
    <w:p w14:paraId="717E5656" w14:textId="47FA2065" w:rsidR="00591222" w:rsidRPr="00EE21E1" w:rsidRDefault="0069663E" w:rsidP="00EE21E1">
      <w:r>
        <w:t>Digital solutions at IKEA are divided into four areas. Many solutions overlap and are used in several areas.</w:t>
      </w:r>
      <w:r w:rsidR="00C22FB4">
        <w:t xml:space="preserve"> This design attempts to visualise both what area solutions belong to and where they overlap</w:t>
      </w:r>
      <w:r w:rsidR="00121003">
        <w:t xml:space="preserve"> by drawing differently coloured areas around solutions</w:t>
      </w:r>
      <w:r w:rsidR="00C22FB4">
        <w:t>. Users could access this visualisation through the filtering settings at the top of the screen (</w:t>
      </w:r>
      <w:r w:rsidR="00C22FB4">
        <w:fldChar w:fldCharType="begin"/>
      </w:r>
      <w:r w:rsidR="00C22FB4">
        <w:instrText xml:space="preserve"> REF _Ref135066095 \h </w:instrText>
      </w:r>
      <w:r w:rsidR="00C22FB4">
        <w:fldChar w:fldCharType="separate"/>
      </w:r>
      <w:r w:rsidR="00355591">
        <w:t xml:space="preserve">Figure </w:t>
      </w:r>
      <w:r w:rsidR="00355591">
        <w:rPr>
          <w:noProof/>
        </w:rPr>
        <w:t>15</w:t>
      </w:r>
      <w:r w:rsidR="00C22FB4">
        <w:fldChar w:fldCharType="end"/>
      </w:r>
      <w:r w:rsidR="00C22FB4">
        <w:t>).</w:t>
      </w:r>
    </w:p>
    <w:p w14:paraId="15C09D4D" w14:textId="1A90DF9F" w:rsidR="001F2C83" w:rsidRDefault="007A3B66" w:rsidP="00CA7691">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w:t>
      </w:r>
      <w:r w:rsidR="00434A22">
        <w:t>.</w:t>
      </w:r>
      <w:r w:rsidR="009B2ACC">
        <w:t xml:space="preserve"> </w:t>
      </w:r>
      <w:r w:rsidRPr="004560CB">
        <w:t xml:space="preserve">However, in the way implemented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36EAE9B5" w14:textId="77777777" w:rsidR="002A3158" w:rsidRDefault="00CA7691" w:rsidP="002A3158">
      <w:pPr>
        <w:keepNext/>
        <w:jc w:val="center"/>
      </w:pPr>
      <w:r>
        <w:rPr>
          <w:noProof/>
        </w:rPr>
        <w:lastRenderedPageBreak/>
        <w:drawing>
          <wp:inline distT="0" distB="0" distL="0" distR="0" wp14:anchorId="1432BB08" wp14:editId="380A9F7A">
            <wp:extent cx="4702175" cy="2644775"/>
            <wp:effectExtent l="0" t="0" r="0" b="0"/>
            <wp:docPr id="177483420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34208" name="Picture 1" descr="A screenshot of a computer&#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98072CE" w14:textId="6672709C" w:rsidR="00EE21E1" w:rsidRPr="004560CB" w:rsidRDefault="002A3158" w:rsidP="002A3158">
      <w:pPr>
        <w:pStyle w:val="Caption"/>
        <w:jc w:val="center"/>
      </w:pPr>
      <w:bookmarkStart w:id="66" w:name="_Ref135066095"/>
      <w:r>
        <w:t xml:space="preserve">Figure </w:t>
      </w:r>
      <w:r>
        <w:fldChar w:fldCharType="begin"/>
      </w:r>
      <w:r>
        <w:instrText xml:space="preserve"> SEQ Figure \* ARABIC </w:instrText>
      </w:r>
      <w:r>
        <w:fldChar w:fldCharType="separate"/>
      </w:r>
      <w:r w:rsidR="00355591">
        <w:rPr>
          <w:noProof/>
        </w:rPr>
        <w:t>15</w:t>
      </w:r>
      <w:r>
        <w:fldChar w:fldCharType="end"/>
      </w:r>
      <w:bookmarkEnd w:id="66"/>
      <w:r>
        <w:t>. Overlapping areas visualised as coloured blobs.</w:t>
      </w:r>
    </w:p>
    <w:p w14:paraId="7F463494" w14:textId="3381C9DF" w:rsidR="00BC07B4" w:rsidRPr="00B5633E" w:rsidRDefault="00B5633E" w:rsidP="00CA7691">
      <w:r>
        <w:t xml:space="preserve">The work that the designers do at IKEA is structured around what they call </w:t>
      </w:r>
      <w:r>
        <w:rPr>
          <w:i/>
          <w:iCs/>
        </w:rPr>
        <w:t>processes</w:t>
      </w:r>
      <w:r w:rsidR="00214062">
        <w:t>, specific user flows and interactions over several solutions</w:t>
      </w:r>
      <w:r>
        <w:t>.</w:t>
      </w:r>
      <w:r w:rsidR="00D20F59">
        <w:t xml:space="preserve"> To visualise this</w:t>
      </w:r>
      <w:r w:rsidR="00500DD2">
        <w:t>,</w:t>
      </w:r>
      <w:r w:rsidR="00D20F59">
        <w:t xml:space="preserve"> users could add their own processes and see other processes at IKEA</w:t>
      </w:r>
      <w:r w:rsidR="00CE6FF9">
        <w:t xml:space="preserve"> (</w:t>
      </w:r>
      <w:r w:rsidR="00CE6FF9">
        <w:fldChar w:fldCharType="begin"/>
      </w:r>
      <w:r w:rsidR="00CE6FF9">
        <w:instrText xml:space="preserve"> REF _Ref135129126 \h </w:instrText>
      </w:r>
      <w:r w:rsidR="00CE6FF9">
        <w:fldChar w:fldCharType="separate"/>
      </w:r>
      <w:r w:rsidR="00355591">
        <w:t xml:space="preserve">Figure </w:t>
      </w:r>
      <w:r w:rsidR="00355591">
        <w:rPr>
          <w:noProof/>
        </w:rPr>
        <w:t>16</w:t>
      </w:r>
      <w:r w:rsidR="00CE6FF9">
        <w:fldChar w:fldCharType="end"/>
      </w:r>
      <w:r w:rsidR="00CE6FF9">
        <w:t>)</w:t>
      </w:r>
      <w:r w:rsidR="00D20F59">
        <w:t>. This visualisation displays how a single process could be selected through the filtering options.</w:t>
      </w:r>
      <w:r w:rsidR="006F6E63">
        <w:t xml:space="preserve"> Relevant solutions are highlighted and brought forward while surroundiong solutions dim and go into the background.</w:t>
      </w:r>
      <w:r w:rsidR="007D0017">
        <w:t xml:space="preserve"> To keep the overall overview available, the connections are still visible.</w:t>
      </w:r>
    </w:p>
    <w:p w14:paraId="5DCCB07B" w14:textId="38390A20" w:rsidR="007A3B66" w:rsidRDefault="00CE7F7A" w:rsidP="00CA7691">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44847CD" w14:textId="77777777" w:rsidR="00CD012B" w:rsidRDefault="00CA7691" w:rsidP="00CD012B">
      <w:pPr>
        <w:keepNext/>
        <w:jc w:val="center"/>
      </w:pPr>
      <w:r>
        <w:rPr>
          <w:noProof/>
        </w:rPr>
        <w:lastRenderedPageBreak/>
        <w:drawing>
          <wp:inline distT="0" distB="0" distL="0" distR="0" wp14:anchorId="3E7485F4" wp14:editId="398D429C">
            <wp:extent cx="4702175" cy="2644775"/>
            <wp:effectExtent l="0" t="0" r="0" b="0"/>
            <wp:docPr id="2000607871" name="Picture 2"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07871" name="Picture 2" descr="A screenshot of a diagram&#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5B7CA8A4" w14:textId="00ACA38C" w:rsidR="00591222" w:rsidRPr="002044E4" w:rsidRDefault="00CD012B" w:rsidP="002044E4">
      <w:pPr>
        <w:pStyle w:val="Caption"/>
        <w:jc w:val="center"/>
      </w:pPr>
      <w:bookmarkStart w:id="67" w:name="_Ref135129126"/>
      <w:r>
        <w:t xml:space="preserve">Figure </w:t>
      </w:r>
      <w:r>
        <w:fldChar w:fldCharType="begin"/>
      </w:r>
      <w:r>
        <w:instrText xml:space="preserve"> SEQ Figure \* ARABIC </w:instrText>
      </w:r>
      <w:r>
        <w:fldChar w:fldCharType="separate"/>
      </w:r>
      <w:r w:rsidR="00355591">
        <w:rPr>
          <w:noProof/>
        </w:rPr>
        <w:t>16</w:t>
      </w:r>
      <w:r>
        <w:fldChar w:fldCharType="end"/>
      </w:r>
      <w:bookmarkEnd w:id="67"/>
      <w:r>
        <w:t>. Selecting a process higlights the relevant solutions.</w:t>
      </w:r>
    </w:p>
    <w:p w14:paraId="3F19068C" w14:textId="5FCD814B" w:rsidR="00EE21E1" w:rsidRPr="004560CB" w:rsidRDefault="00385620" w:rsidP="00EE21E1">
      <w:r>
        <w:t>In addition to processes, the UX designers often work with specific user groups.</w:t>
      </w:r>
      <w:r w:rsidR="00370DEB">
        <w:t xml:space="preserve"> These users can be part of different processes and use different solutions together with other users as well.</w:t>
      </w:r>
      <w:r w:rsidR="00206660">
        <w:t xml:space="preserve"> This visulisation</w:t>
      </w:r>
      <w:r w:rsidR="001C3B8E">
        <w:t xml:space="preserve"> displays how several user groups overlap and share certain solutions</w:t>
      </w:r>
      <w:r w:rsidR="00C603D2">
        <w:t xml:space="preserve"> (</w:t>
      </w:r>
      <w:r w:rsidR="00C603D2">
        <w:fldChar w:fldCharType="begin"/>
      </w:r>
      <w:r w:rsidR="00C603D2">
        <w:instrText xml:space="preserve"> REF _Ref135129284 \h </w:instrText>
      </w:r>
      <w:r w:rsidR="00C603D2">
        <w:fldChar w:fldCharType="separate"/>
      </w:r>
      <w:r w:rsidR="00355591">
        <w:t xml:space="preserve">Figure </w:t>
      </w:r>
      <w:r w:rsidR="00355591">
        <w:rPr>
          <w:noProof/>
        </w:rPr>
        <w:t>17</w:t>
      </w:r>
      <w:r w:rsidR="00C603D2">
        <w:fldChar w:fldCharType="end"/>
      </w:r>
      <w:r w:rsidR="00C603D2">
        <w:t>)</w:t>
      </w:r>
      <w:r w:rsidR="001C3B8E">
        <w:t xml:space="preserve">. </w:t>
      </w:r>
      <w:r w:rsidR="00933912">
        <w:t>Like</w:t>
      </w:r>
      <w:r w:rsidR="001C3B8E">
        <w:t xml:space="preserve"> earlier visualisations this can be selected through the filtering options.</w:t>
      </w:r>
    </w:p>
    <w:p w14:paraId="761924D1" w14:textId="204C3EB6" w:rsidR="00F975D2" w:rsidRDefault="00AF25F1" w:rsidP="00CA7691">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understood the distinctions and overlapping users in the example, and several stated how this would allow them to understand the solution user’s workflow better</w:t>
      </w:r>
      <w:r w:rsidRPr="004560CB">
        <w:t>.</w:t>
      </w:r>
    </w:p>
    <w:p w14:paraId="762CB349" w14:textId="77777777" w:rsidR="00CD012B" w:rsidRDefault="00CA7691" w:rsidP="00CD012B">
      <w:pPr>
        <w:keepNext/>
        <w:jc w:val="center"/>
      </w:pPr>
      <w:r>
        <w:rPr>
          <w:noProof/>
        </w:rPr>
        <w:drawing>
          <wp:inline distT="0" distB="0" distL="0" distR="0" wp14:anchorId="2F8DF38C" wp14:editId="3BF9292E">
            <wp:extent cx="4702175" cy="2644775"/>
            <wp:effectExtent l="0" t="0" r="0" b="0"/>
            <wp:docPr id="392742112" name="Picture 3" descr="A picture containing screenshot, diagram,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42112" name="Picture 3" descr="A picture containing screenshot, diagram, circle, li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D3D4BA7" w14:textId="5FED7E25" w:rsidR="00591222" w:rsidRPr="003F466B" w:rsidRDefault="00CD012B" w:rsidP="003F466B">
      <w:pPr>
        <w:pStyle w:val="Caption"/>
        <w:jc w:val="center"/>
      </w:pPr>
      <w:bookmarkStart w:id="68" w:name="_Ref135129284"/>
      <w:r>
        <w:t xml:space="preserve">Figure </w:t>
      </w:r>
      <w:r>
        <w:fldChar w:fldCharType="begin"/>
      </w:r>
      <w:r>
        <w:instrText xml:space="preserve"> SEQ Figure \* ARABIC </w:instrText>
      </w:r>
      <w:r>
        <w:fldChar w:fldCharType="separate"/>
      </w:r>
      <w:r w:rsidR="00355591">
        <w:rPr>
          <w:noProof/>
        </w:rPr>
        <w:t>17</w:t>
      </w:r>
      <w:r>
        <w:fldChar w:fldCharType="end"/>
      </w:r>
      <w:bookmarkEnd w:id="68"/>
      <w:r>
        <w:t>. Visualising users overlapping in different solutions.</w:t>
      </w:r>
    </w:p>
    <w:p w14:paraId="4515EFC2" w14:textId="5738B628" w:rsidR="00591222" w:rsidRDefault="0082714B" w:rsidP="00CA7691">
      <w:r>
        <w:t>Earlier mappings required manual input and updating. This design proposes a dynamic updating system, though was not able to implement fully</w:t>
      </w:r>
      <w:r w:rsidR="00E82C21">
        <w:t xml:space="preserve"> (</w:t>
      </w:r>
      <w:r w:rsidR="00E82C21" w:rsidRPr="00E82C21">
        <w:rPr>
          <w:i/>
          <w:iCs/>
        </w:rPr>
        <w:t xml:space="preserve">see </w:t>
      </w:r>
      <w:r w:rsidR="00E82C21" w:rsidRPr="00E82C21">
        <w:rPr>
          <w:i/>
          <w:iCs/>
        </w:rPr>
        <w:fldChar w:fldCharType="begin"/>
      </w:r>
      <w:r w:rsidR="00E82C21" w:rsidRPr="00E82C21">
        <w:rPr>
          <w:i/>
          <w:iCs/>
        </w:rPr>
        <w:instrText xml:space="preserve"> REF _Ref135129396 \w \h </w:instrText>
      </w:r>
      <w:r w:rsidR="00E82C21">
        <w:rPr>
          <w:i/>
          <w:iCs/>
        </w:rPr>
        <w:instrText xml:space="preserve"> \* MERGEFORMAT </w:instrText>
      </w:r>
      <w:r w:rsidR="00E82C21" w:rsidRPr="00E82C21">
        <w:rPr>
          <w:i/>
          <w:iCs/>
        </w:rPr>
      </w:r>
      <w:r w:rsidR="00E82C21" w:rsidRPr="00E82C21">
        <w:rPr>
          <w:i/>
          <w:iCs/>
        </w:rPr>
        <w:fldChar w:fldCharType="separate"/>
      </w:r>
      <w:r w:rsidR="00355591">
        <w:rPr>
          <w:i/>
          <w:iCs/>
        </w:rPr>
        <w:t>8.2</w:t>
      </w:r>
      <w:r w:rsidR="00E82C21" w:rsidRPr="00E82C21">
        <w:rPr>
          <w:i/>
          <w:iCs/>
        </w:rPr>
        <w:fldChar w:fldCharType="end"/>
      </w:r>
      <w:r w:rsidR="00E82C21" w:rsidRPr="00E82C21">
        <w:rPr>
          <w:i/>
          <w:iCs/>
        </w:rPr>
        <w:t xml:space="preserve"> </w:t>
      </w:r>
      <w:r w:rsidR="00E82C21" w:rsidRPr="00E82C21">
        <w:rPr>
          <w:i/>
          <w:iCs/>
        </w:rPr>
        <w:fldChar w:fldCharType="begin"/>
      </w:r>
      <w:r w:rsidR="00E82C21" w:rsidRPr="00E82C21">
        <w:rPr>
          <w:i/>
          <w:iCs/>
        </w:rPr>
        <w:instrText xml:space="preserve"> REF _Ref135129398 \h </w:instrText>
      </w:r>
      <w:r w:rsidR="00E82C21">
        <w:rPr>
          <w:i/>
          <w:iCs/>
        </w:rPr>
        <w:instrText xml:space="preserve"> \* MERGEFORMAT </w:instrText>
      </w:r>
      <w:r w:rsidR="00E82C21" w:rsidRPr="00E82C21">
        <w:rPr>
          <w:i/>
          <w:iCs/>
        </w:rPr>
      </w:r>
      <w:r w:rsidR="00E82C21" w:rsidRPr="00E82C21">
        <w:rPr>
          <w:i/>
          <w:iCs/>
        </w:rPr>
        <w:fldChar w:fldCharType="separate"/>
      </w:r>
      <w:r w:rsidR="00355591" w:rsidRPr="00355591">
        <w:rPr>
          <w:i/>
          <w:iCs/>
        </w:rPr>
        <w:t>The Proof-of-Concept and Literature</w:t>
      </w:r>
      <w:r w:rsidR="00E82C21" w:rsidRPr="00E82C21">
        <w:rPr>
          <w:i/>
          <w:iCs/>
        </w:rPr>
        <w:fldChar w:fldCharType="end"/>
      </w:r>
      <w:r w:rsidR="00E82C21">
        <w:t>)</w:t>
      </w:r>
      <w:r>
        <w:t>.</w:t>
      </w:r>
      <w:r w:rsidR="004247BB">
        <w:t xml:space="preserve"> To give the designers more agency </w:t>
      </w:r>
      <w:r w:rsidR="004247BB">
        <w:lastRenderedPageBreak/>
        <w:t>and control over the visualisation tool, they could, in addition to a dynamic system, edit-, update-, and add solutions by themselves (</w:t>
      </w:r>
      <w:r w:rsidR="004247BB">
        <w:fldChar w:fldCharType="begin"/>
      </w:r>
      <w:r w:rsidR="004247BB">
        <w:instrText xml:space="preserve"> REF _Ref135129479 \h </w:instrText>
      </w:r>
      <w:r w:rsidR="004247BB">
        <w:fldChar w:fldCharType="separate"/>
      </w:r>
      <w:r w:rsidR="00355591">
        <w:t xml:space="preserve">Figure </w:t>
      </w:r>
      <w:r w:rsidR="00355591">
        <w:rPr>
          <w:noProof/>
        </w:rPr>
        <w:t>18</w:t>
      </w:r>
      <w:r w:rsidR="004247BB">
        <w:fldChar w:fldCharType="end"/>
      </w:r>
      <w:r w:rsidR="004247BB">
        <w:t>).</w:t>
      </w:r>
      <w:r w:rsidR="00DD0640">
        <w:t xml:space="preserve"> This could be done through a dialogue accessible in each solution, to edit</w:t>
      </w:r>
      <w:r w:rsidR="0066197A">
        <w:t xml:space="preserve"> and update</w:t>
      </w:r>
      <w:r w:rsidR="00DD0640">
        <w:t>, or in the main overview, to add</w:t>
      </w:r>
      <w:r w:rsidR="00EE6E54">
        <w:t xml:space="preserve"> new solutions</w:t>
      </w:r>
      <w:r w:rsidR="00DD0640">
        <w:t>.</w:t>
      </w:r>
    </w:p>
    <w:p w14:paraId="7556FAC5" w14:textId="783F8293" w:rsidR="00AF25F1" w:rsidRDefault="007476D0" w:rsidP="00CA7691">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465B2D02" w14:textId="77777777" w:rsidR="00CD1604" w:rsidRDefault="00CA7691" w:rsidP="00CD1604">
      <w:pPr>
        <w:keepNext/>
        <w:jc w:val="center"/>
      </w:pPr>
      <w:r>
        <w:rPr>
          <w:noProof/>
        </w:rPr>
        <w:drawing>
          <wp:inline distT="0" distB="0" distL="0" distR="0" wp14:anchorId="64E3D85A" wp14:editId="5CC8C1BC">
            <wp:extent cx="4702175" cy="2644775"/>
            <wp:effectExtent l="0" t="0" r="0" b="0"/>
            <wp:docPr id="165281925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19259" name="Picture 4"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B34786A" w14:textId="7BA11123" w:rsidR="00591222" w:rsidRPr="00F81CF4" w:rsidRDefault="00CD1604" w:rsidP="00F81CF4">
      <w:pPr>
        <w:pStyle w:val="Caption"/>
        <w:jc w:val="center"/>
      </w:pPr>
      <w:bookmarkStart w:id="69" w:name="_Ref135129479"/>
      <w:r>
        <w:t xml:space="preserve">Figure </w:t>
      </w:r>
      <w:r>
        <w:fldChar w:fldCharType="begin"/>
      </w:r>
      <w:r>
        <w:instrText xml:space="preserve"> SEQ Figure \* ARABIC </w:instrText>
      </w:r>
      <w:r>
        <w:fldChar w:fldCharType="separate"/>
      </w:r>
      <w:r w:rsidR="00355591">
        <w:rPr>
          <w:noProof/>
        </w:rPr>
        <w:t>18</w:t>
      </w:r>
      <w:r>
        <w:fldChar w:fldCharType="end"/>
      </w:r>
      <w:bookmarkEnd w:id="69"/>
      <w:r>
        <w:t>. Manually editing/updating/adding solutions.</w:t>
      </w:r>
    </w:p>
    <w:p w14:paraId="68E8D495" w14:textId="4FCCAFEC" w:rsidR="007476D0" w:rsidRDefault="00F81CF4" w:rsidP="00CA7691">
      <w:r>
        <w:t>A</w:t>
      </w:r>
      <w:r w:rsidR="00816323" w:rsidRPr="004560CB">
        <w:t xml:space="preserve"> part of the visualisation’s utility is to see the solution landscape as it is currently. However, when planning and designing for new solutions</w:t>
      </w:r>
      <w:r w:rsidR="00CE7F7A" w:rsidRPr="004560CB">
        <w:t>,</w:t>
      </w:r>
      <w:r w:rsidR="00816323" w:rsidRPr="004560CB">
        <w:t xml:space="preserve"> it is valuable to know how the surrounding landscape </w:t>
      </w:r>
      <w:r w:rsidR="00CE7F7A" w:rsidRPr="004560CB">
        <w:t>changes</w:t>
      </w:r>
      <w:r w:rsidR="00816323"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r w:rsidR="001B674C">
        <w:t xml:space="preserve"> (</w:t>
      </w:r>
      <w:r w:rsidR="001B674C">
        <w:fldChar w:fldCharType="begin"/>
      </w:r>
      <w:r w:rsidR="001B674C">
        <w:instrText xml:space="preserve"> REF _Ref135129772 \h </w:instrText>
      </w:r>
      <w:r w:rsidR="001B674C">
        <w:fldChar w:fldCharType="separate"/>
      </w:r>
      <w:r w:rsidR="00355591">
        <w:t xml:space="preserve">Figure </w:t>
      </w:r>
      <w:r w:rsidR="00355591">
        <w:rPr>
          <w:noProof/>
        </w:rPr>
        <w:t>19</w:t>
      </w:r>
      <w:r w:rsidR="001B674C">
        <w:fldChar w:fldCharType="end"/>
      </w:r>
      <w:r w:rsidR="001B674C">
        <w:t>)</w:t>
      </w:r>
      <w:r w:rsidR="00816323" w:rsidRPr="004560CB">
        <w:t>.</w:t>
      </w:r>
    </w:p>
    <w:p w14:paraId="725CD2F2" w14:textId="77777777" w:rsidR="00C40019" w:rsidRDefault="00CA7691" w:rsidP="00C40019">
      <w:pPr>
        <w:keepNext/>
        <w:jc w:val="center"/>
      </w:pPr>
      <w:r>
        <w:rPr>
          <w:noProof/>
        </w:rPr>
        <w:lastRenderedPageBreak/>
        <w:drawing>
          <wp:inline distT="0" distB="0" distL="0" distR="0" wp14:anchorId="491196DF" wp14:editId="1D0E4705">
            <wp:extent cx="4320000" cy="4912258"/>
            <wp:effectExtent l="0" t="0" r="0" b="0"/>
            <wp:docPr id="16279756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75697" name="Picture 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20000" cy="4912258"/>
                    </a:xfrm>
                    <a:prstGeom prst="rect">
                      <a:avLst/>
                    </a:prstGeom>
                  </pic:spPr>
                </pic:pic>
              </a:graphicData>
            </a:graphic>
          </wp:inline>
        </w:drawing>
      </w:r>
    </w:p>
    <w:p w14:paraId="011C3D80" w14:textId="4AE72947" w:rsidR="00645CAB" w:rsidRDefault="00C40019" w:rsidP="00645CAB">
      <w:pPr>
        <w:pStyle w:val="Caption"/>
        <w:jc w:val="center"/>
      </w:pPr>
      <w:bookmarkStart w:id="70" w:name="_Ref135129772"/>
      <w:r>
        <w:t xml:space="preserve">Figure </w:t>
      </w:r>
      <w:r>
        <w:fldChar w:fldCharType="begin"/>
      </w:r>
      <w:r>
        <w:instrText xml:space="preserve"> SEQ Figure \* ARABIC </w:instrText>
      </w:r>
      <w:r>
        <w:fldChar w:fldCharType="separate"/>
      </w:r>
      <w:r w:rsidR="00355591">
        <w:rPr>
          <w:noProof/>
        </w:rPr>
        <w:t>19</w:t>
      </w:r>
      <w:r>
        <w:fldChar w:fldCharType="end"/>
      </w:r>
      <w:bookmarkEnd w:id="70"/>
      <w:r>
        <w:t>. Visualising how solutions change over time.</w:t>
      </w:r>
    </w:p>
    <w:p w14:paraId="044E4CDB" w14:textId="0CB0208D" w:rsidR="00645CAB" w:rsidRPr="0097016C" w:rsidRDefault="00645CAB" w:rsidP="0097016C">
      <w:pPr>
        <w:spacing w:after="200" w:line="276" w:lineRule="auto"/>
        <w:jc w:val="left"/>
        <w:rPr>
          <w:i/>
          <w:iCs/>
          <w:sz w:val="18"/>
          <w:szCs w:val="18"/>
        </w:rPr>
      </w:pPr>
      <w:r>
        <w:br w:type="page"/>
      </w:r>
    </w:p>
    <w:p w14:paraId="7DB506C1" w14:textId="457F2E2A" w:rsidR="000505CE" w:rsidRPr="004560CB" w:rsidRDefault="000505CE" w:rsidP="000505CE">
      <w:pPr>
        <w:pStyle w:val="Heading1"/>
        <w:rPr>
          <w:lang w:val="en-GB"/>
        </w:rPr>
      </w:pPr>
      <w:bookmarkStart w:id="71" w:name="_Ref134038761"/>
      <w:bookmarkStart w:id="72" w:name="_Ref134277932"/>
      <w:bookmarkStart w:id="73" w:name="_Toc135132575"/>
      <w:r w:rsidRPr="004560CB">
        <w:rPr>
          <w:lang w:val="en-GB"/>
        </w:rPr>
        <w:lastRenderedPageBreak/>
        <w:t>Proof of Conce</w:t>
      </w:r>
      <w:bookmarkEnd w:id="71"/>
      <w:r w:rsidR="001C0002" w:rsidRPr="004560CB">
        <w:rPr>
          <w:lang w:val="en-GB"/>
        </w:rPr>
        <w:t>pt</w:t>
      </w:r>
      <w:bookmarkEnd w:id="72"/>
      <w:bookmarkEnd w:id="73"/>
    </w:p>
    <w:p w14:paraId="38DF76EB" w14:textId="45B394A1"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F08AB">
        <w:t xml:space="preserve"> (PoC)</w:t>
      </w:r>
      <w:r w:rsidR="00037A6F" w:rsidRPr="007E710E">
        <w:t xml:space="preserve"> prototype</w:t>
      </w:r>
      <w:r w:rsidR="00E74930">
        <w:t>, also known as generation 4</w:t>
      </w:r>
      <w:r w:rsidR="00960C58">
        <w:t>,</w:t>
      </w:r>
      <w:r w:rsidR="00E74930">
        <w:t xml:space="preserve"> as shown in section </w:t>
      </w:r>
      <w:r w:rsidR="00E74930">
        <w:fldChar w:fldCharType="begin"/>
      </w:r>
      <w:r w:rsidR="00E74930">
        <w:instrText xml:space="preserve"> REF _Ref135066295 \w \h </w:instrText>
      </w:r>
      <w:r w:rsidR="00E74930">
        <w:fldChar w:fldCharType="separate"/>
      </w:r>
      <w:r w:rsidR="00355591">
        <w:t>6.4.2.4</w:t>
      </w:r>
      <w:r w:rsidR="00E74930">
        <w:fldChar w:fldCharType="end"/>
      </w:r>
      <w:r w:rsidR="00E74930">
        <w:t>, which was</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2C84F947">
            <wp:extent cx="4993543" cy="3599406"/>
            <wp:effectExtent l="0" t="0" r="0" b="0"/>
            <wp:docPr id="103567331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5673314" name="Picture 6"/>
                    <pic:cNvPicPr/>
                  </pic:nvPicPr>
                  <pic:blipFill rotWithShape="1">
                    <a:blip r:embed="rId29" cstate="print">
                      <a:extLst>
                        <a:ext uri="{28A0092B-C50C-407E-A947-70E740481C1C}">
                          <a14:useLocalDpi xmlns:a14="http://schemas.microsoft.com/office/drawing/2010/main" val="0"/>
                        </a:ext>
                      </a:extLst>
                    </a:blip>
                    <a:srcRect l="-84" r="-82"/>
                    <a:stretch/>
                  </pic:blipFill>
                  <pic:spPr bwMode="auto">
                    <a:xfrm>
                      <a:off x="0" y="0"/>
                      <a:ext cx="4994367" cy="3600000"/>
                    </a:xfrm>
                    <a:prstGeom prst="rect">
                      <a:avLst/>
                    </a:prstGeom>
                    <a:ln>
                      <a:noFill/>
                    </a:ln>
                    <a:extLst>
                      <a:ext uri="{53640926-AAD7-44D8-BBD7-CCE9431645EC}">
                        <a14:shadowObscured xmlns:a14="http://schemas.microsoft.com/office/drawing/2010/main"/>
                      </a:ext>
                    </a:extLst>
                  </pic:spPr>
                </pic:pic>
              </a:graphicData>
            </a:graphic>
          </wp:inline>
        </w:drawing>
      </w:r>
    </w:p>
    <w:p w14:paraId="7E1BDD88" w14:textId="70DDB7AE" w:rsidR="00C410DF" w:rsidRPr="004560CB" w:rsidRDefault="00EA6B6C" w:rsidP="00EA6B6C">
      <w:pPr>
        <w:pStyle w:val="Caption"/>
        <w:jc w:val="center"/>
      </w:pPr>
      <w:bookmarkStart w:id="74" w:name="_Ref134698766"/>
      <w:r>
        <w:t xml:space="preserve">Figure </w:t>
      </w:r>
      <w:r>
        <w:fldChar w:fldCharType="begin"/>
      </w:r>
      <w:r>
        <w:instrText xml:space="preserve"> SEQ Figure \* ARABIC </w:instrText>
      </w:r>
      <w:r>
        <w:fldChar w:fldCharType="separate"/>
      </w:r>
      <w:r w:rsidR="00355591">
        <w:rPr>
          <w:noProof/>
        </w:rPr>
        <w:t>20</w:t>
      </w:r>
      <w:r>
        <w:fldChar w:fldCharType="end"/>
      </w:r>
      <w:bookmarkEnd w:id="74"/>
      <w:r>
        <w:t>. The primary environment of the application.</w:t>
      </w:r>
    </w:p>
    <w:p w14:paraId="53612010" w14:textId="1C6763E8" w:rsidR="00C410DF" w:rsidRPr="00905A24" w:rsidRDefault="00682613" w:rsidP="00C410DF">
      <w:pPr>
        <w:rPr>
          <w:iCs/>
        </w:rPr>
      </w:pPr>
      <w:r w:rsidRPr="004560CB">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355591">
        <w:t xml:space="preserve">Figure </w:t>
      </w:r>
      <w:r w:rsidR="00355591">
        <w:rPr>
          <w:noProof/>
        </w:rPr>
        <w:t>20</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lastRenderedPageBreak/>
        <w:drawing>
          <wp:inline distT="0" distB="0" distL="0" distR="0" wp14:anchorId="39D38E75" wp14:editId="1A43272B">
            <wp:extent cx="4986000" cy="3600000"/>
            <wp:effectExtent l="0" t="0" r="5715" b="0"/>
            <wp:docPr id="8852209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853FE46" w14:textId="690184D1" w:rsidR="005040DE" w:rsidRPr="004560CB" w:rsidRDefault="007F67D4" w:rsidP="007F67D4">
      <w:pPr>
        <w:pStyle w:val="Caption"/>
        <w:jc w:val="center"/>
      </w:pPr>
      <w:bookmarkStart w:id="75" w:name="_Ref134698809"/>
      <w:r>
        <w:t xml:space="preserve">Figure </w:t>
      </w:r>
      <w:r>
        <w:fldChar w:fldCharType="begin"/>
      </w:r>
      <w:r>
        <w:instrText xml:space="preserve"> SEQ Figure \* ARABIC </w:instrText>
      </w:r>
      <w:r>
        <w:fldChar w:fldCharType="separate"/>
      </w:r>
      <w:r w:rsidR="00355591">
        <w:rPr>
          <w:noProof/>
        </w:rPr>
        <w:t>21</w:t>
      </w:r>
      <w:r>
        <w:fldChar w:fldCharType="end"/>
      </w:r>
      <w:bookmarkEnd w:id="75"/>
      <w:r>
        <w:t>. Information about each solution is in a selectable drawer.</w:t>
      </w:r>
    </w:p>
    <w:p w14:paraId="103EE9C8" w14:textId="4C523C4C" w:rsidR="003E16FA" w:rsidRPr="004560CB" w:rsidRDefault="00157767" w:rsidP="00A416AE">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355591">
        <w:t xml:space="preserve">Figure </w:t>
      </w:r>
      <w:r w:rsidR="00355591">
        <w:rPr>
          <w:noProof/>
        </w:rPr>
        <w:t>21</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6B309B63" w14:textId="77777777" w:rsidR="00917903" w:rsidRDefault="00EB01D7" w:rsidP="00917903">
      <w:pPr>
        <w:keepNext/>
        <w:jc w:val="center"/>
      </w:pPr>
      <w:r w:rsidRPr="004560CB">
        <w:rPr>
          <w:noProof/>
        </w:rPr>
        <w:lastRenderedPageBreak/>
        <w:drawing>
          <wp:inline distT="0" distB="0" distL="0" distR="0" wp14:anchorId="74776ADA" wp14:editId="4ADB68BD">
            <wp:extent cx="4986000" cy="3600000"/>
            <wp:effectExtent l="0" t="0" r="5715" b="0"/>
            <wp:docPr id="18178348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BB31AEC" w14:textId="455CC3CA" w:rsidR="007E710E" w:rsidRDefault="00917903" w:rsidP="00917903">
      <w:pPr>
        <w:pStyle w:val="Caption"/>
        <w:jc w:val="center"/>
      </w:pPr>
      <w:bookmarkStart w:id="76" w:name="_Ref134698917"/>
      <w:r>
        <w:t xml:space="preserve">Figure </w:t>
      </w:r>
      <w:r>
        <w:fldChar w:fldCharType="begin"/>
      </w:r>
      <w:r>
        <w:instrText xml:space="preserve"> SEQ Figure \* ARABIC </w:instrText>
      </w:r>
      <w:r>
        <w:fldChar w:fldCharType="separate"/>
      </w:r>
      <w:r w:rsidR="00355591">
        <w:rPr>
          <w:noProof/>
        </w:rPr>
        <w:t>22</w:t>
      </w:r>
      <w:r>
        <w:fldChar w:fldCharType="end"/>
      </w:r>
      <w:bookmarkEnd w:id="76"/>
      <w:r>
        <w:t>. Every solution sends and receives different types of data.</w:t>
      </w:r>
    </w:p>
    <w:p w14:paraId="4CDCFC42" w14:textId="2F596F72" w:rsidR="009403B9"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355591">
        <w:t xml:space="preserve">Figure </w:t>
      </w:r>
      <w:r w:rsidR="00355591">
        <w:rPr>
          <w:noProof/>
        </w:rPr>
        <w:t>22</w:t>
      </w:r>
      <w:r w:rsidR="00917903">
        <w:fldChar w:fldCharType="end"/>
      </w:r>
      <w:r w:rsidR="006D6740" w:rsidRPr="004560CB">
        <w:t>)</w:t>
      </w:r>
      <w:r w:rsidRPr="004560CB">
        <w:t>.</w:t>
      </w:r>
    </w:p>
    <w:p w14:paraId="58397564" w14:textId="20C7595C" w:rsidR="003E16FA" w:rsidRDefault="009403B9" w:rsidP="009403B9">
      <w:pPr>
        <w:spacing w:after="200" w:line="276" w:lineRule="auto"/>
        <w:jc w:val="left"/>
      </w:pPr>
      <w:r>
        <w:br w:type="page"/>
      </w:r>
    </w:p>
    <w:p w14:paraId="4B451CCB" w14:textId="77777777" w:rsidR="00290E34" w:rsidRDefault="007E710E" w:rsidP="00290E34">
      <w:pPr>
        <w:keepNext/>
        <w:jc w:val="center"/>
      </w:pPr>
      <w:r w:rsidRPr="004560CB">
        <w:rPr>
          <w:noProof/>
        </w:rPr>
        <w:lastRenderedPageBreak/>
        <w:drawing>
          <wp:inline distT="0" distB="0" distL="0" distR="0" wp14:anchorId="29B89051" wp14:editId="0DDD56EE">
            <wp:extent cx="4986001" cy="3600000"/>
            <wp:effectExtent l="0" t="0" r="5715" b="0"/>
            <wp:docPr id="21367196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86001" cy="3600000"/>
                    </a:xfrm>
                    <a:prstGeom prst="rect">
                      <a:avLst/>
                    </a:prstGeom>
                  </pic:spPr>
                </pic:pic>
              </a:graphicData>
            </a:graphic>
          </wp:inline>
        </w:drawing>
      </w:r>
    </w:p>
    <w:p w14:paraId="0D400D9D" w14:textId="2A2617B3" w:rsidR="008A54B0" w:rsidRDefault="00290E34" w:rsidP="00290E34">
      <w:pPr>
        <w:pStyle w:val="Caption"/>
        <w:jc w:val="center"/>
      </w:pPr>
      <w:bookmarkStart w:id="77" w:name="_Ref134698968"/>
      <w:r>
        <w:t xml:space="preserve">Figure </w:t>
      </w:r>
      <w:r>
        <w:fldChar w:fldCharType="begin"/>
      </w:r>
      <w:r>
        <w:instrText xml:space="preserve"> SEQ Figure \* ARABIC </w:instrText>
      </w:r>
      <w:r>
        <w:fldChar w:fldCharType="separate"/>
      </w:r>
      <w:r w:rsidR="00355591">
        <w:rPr>
          <w:noProof/>
        </w:rPr>
        <w:t>23</w:t>
      </w:r>
      <w:r>
        <w:fldChar w:fldCharType="end"/>
      </w:r>
      <w:bookmarkEnd w:id="77"/>
      <w:r>
        <w:t>. Filters based on user research.</w:t>
      </w:r>
    </w:p>
    <w:p w14:paraId="5FA88D05" w14:textId="7E6582DC" w:rsidR="00407496" w:rsidRPr="004560CB" w:rsidRDefault="006D6740" w:rsidP="00407496">
      <w:r w:rsidRPr="004560CB">
        <w:t xml:space="preserve">The buttons on the top of the screen </w:t>
      </w:r>
      <w:r w:rsidR="00AE5C2B" w:rsidRPr="004560CB">
        <w:t>open</w:t>
      </w:r>
      <w:r w:rsidRPr="004560CB">
        <w:t xml:space="preserve"> filtering options for the user to pick (</w:t>
      </w:r>
      <w:r w:rsidR="001B5AF0">
        <w:fldChar w:fldCharType="begin"/>
      </w:r>
      <w:r w:rsidR="001B5AF0">
        <w:instrText xml:space="preserve"> REF _Ref134698968 \h </w:instrText>
      </w:r>
      <w:r w:rsidR="001B5AF0">
        <w:fldChar w:fldCharType="separate"/>
      </w:r>
      <w:r w:rsidR="00355591">
        <w:t xml:space="preserve">Figure </w:t>
      </w:r>
      <w:r w:rsidR="00355591">
        <w:rPr>
          <w:noProof/>
        </w:rPr>
        <w:t>23</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9A47AA">
            <wp:extent cx="4986000" cy="3600000"/>
            <wp:effectExtent l="0" t="0" r="5715" b="0"/>
            <wp:docPr id="13714086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25E82CFE" w14:textId="6E3A9995" w:rsidR="00407496" w:rsidRPr="004560CB" w:rsidRDefault="00EA7A98" w:rsidP="00EA7A98">
      <w:pPr>
        <w:pStyle w:val="Caption"/>
        <w:jc w:val="center"/>
      </w:pPr>
      <w:bookmarkStart w:id="78" w:name="_Ref134699014"/>
      <w:r>
        <w:t xml:space="preserve">Figure </w:t>
      </w:r>
      <w:r>
        <w:fldChar w:fldCharType="begin"/>
      </w:r>
      <w:r>
        <w:instrText xml:space="preserve"> SEQ Figure \* ARABIC </w:instrText>
      </w:r>
      <w:r>
        <w:fldChar w:fldCharType="separate"/>
      </w:r>
      <w:r w:rsidR="00355591">
        <w:rPr>
          <w:noProof/>
        </w:rPr>
        <w:t>24</w:t>
      </w:r>
      <w:r>
        <w:fldChar w:fldCharType="end"/>
      </w:r>
      <w:bookmarkEnd w:id="78"/>
      <w:r>
        <w:t>. Multiple methods to gain access to information.</w:t>
      </w:r>
    </w:p>
    <w:p w14:paraId="6724187A" w14:textId="46817405" w:rsidR="009403B9"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355591">
        <w:t xml:space="preserve">Figure </w:t>
      </w:r>
      <w:r w:rsidR="00355591">
        <w:rPr>
          <w:noProof/>
        </w:rPr>
        <w:t>24</w:t>
      </w:r>
      <w:r w:rsidR="00794A85">
        <w:fldChar w:fldCharType="end"/>
      </w:r>
      <w:r w:rsidR="00054ABD" w:rsidRPr="004560CB">
        <w:t>)</w:t>
      </w:r>
      <w:r w:rsidRPr="004560CB">
        <w:t>.</w:t>
      </w:r>
    </w:p>
    <w:p w14:paraId="35F9AD7D" w14:textId="6CC736B4" w:rsidR="005D7EC2" w:rsidRPr="004560CB" w:rsidRDefault="009403B9" w:rsidP="009403B9">
      <w:pPr>
        <w:spacing w:after="200" w:line="276" w:lineRule="auto"/>
        <w:jc w:val="left"/>
      </w:pPr>
      <w:r>
        <w:br w:type="page"/>
      </w:r>
    </w:p>
    <w:p w14:paraId="2A803075" w14:textId="77777777" w:rsidR="007B2F3F" w:rsidRDefault="00EB01D7" w:rsidP="007B2F3F">
      <w:pPr>
        <w:keepNext/>
        <w:jc w:val="center"/>
      </w:pPr>
      <w:r w:rsidRPr="004560CB">
        <w:rPr>
          <w:noProof/>
        </w:rPr>
        <w:lastRenderedPageBreak/>
        <w:drawing>
          <wp:inline distT="0" distB="0" distL="0" distR="0" wp14:anchorId="549DFAE9" wp14:editId="723A3F88">
            <wp:extent cx="4986000" cy="3600000"/>
            <wp:effectExtent l="0" t="0" r="5715" b="0"/>
            <wp:docPr id="2716961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57C37456" w14:textId="4C311531" w:rsidR="00DF4659" w:rsidRDefault="007B2F3F" w:rsidP="007B2F3F">
      <w:pPr>
        <w:pStyle w:val="Caption"/>
        <w:jc w:val="center"/>
      </w:pPr>
      <w:bookmarkStart w:id="79" w:name="_Ref134699054"/>
      <w:r>
        <w:t xml:space="preserve">Figure </w:t>
      </w:r>
      <w:r>
        <w:fldChar w:fldCharType="begin"/>
      </w:r>
      <w:r>
        <w:instrText xml:space="preserve"> SEQ Figure \* ARABIC </w:instrText>
      </w:r>
      <w:r>
        <w:fldChar w:fldCharType="separate"/>
      </w:r>
      <w:r w:rsidR="00355591">
        <w:rPr>
          <w:noProof/>
        </w:rPr>
        <w:t>25</w:t>
      </w:r>
      <w:r>
        <w:fldChar w:fldCharType="end"/>
      </w:r>
      <w:bookmarkEnd w:id="79"/>
      <w:r>
        <w:t>. Meta-information about the application to help users.</w:t>
      </w:r>
    </w:p>
    <w:p w14:paraId="6E7F32FC" w14:textId="41F46A5D" w:rsidR="00F2012F" w:rsidRDefault="00F2012F" w:rsidP="00F2012F">
      <w:r w:rsidRPr="004560CB">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355591">
        <w:t xml:space="preserve">Figure </w:t>
      </w:r>
      <w:r w:rsidR="00355591">
        <w:rPr>
          <w:noProof/>
        </w:rPr>
        <w:t>25</w:t>
      </w:r>
      <w:r w:rsidR="007B2F3F">
        <w:fldChar w:fldCharType="end"/>
      </w:r>
      <w:r w:rsidR="007B2F3F">
        <w:t>)</w:t>
      </w:r>
      <w:r w:rsidRPr="004560CB">
        <w:t>.</w:t>
      </w:r>
    </w:p>
    <w:p w14:paraId="0857DFA8" w14:textId="5D94B3CB" w:rsidR="00C83506" w:rsidRPr="00C3398E" w:rsidRDefault="00C3398E" w:rsidP="00C83506">
      <w:pPr>
        <w:pStyle w:val="Heading2"/>
        <w:rPr>
          <w:lang w:val="en-US"/>
        </w:rPr>
      </w:pPr>
      <w:bookmarkStart w:id="80" w:name="_Ref135066616"/>
      <w:bookmarkStart w:id="81" w:name="_Toc135132576"/>
      <w:r>
        <w:rPr>
          <w:lang w:val="en-US"/>
        </w:rPr>
        <w:t>Proof of Concept as a Constructive Visualisation</w:t>
      </w:r>
      <w:bookmarkEnd w:id="80"/>
      <w:bookmarkEnd w:id="81"/>
    </w:p>
    <w:p w14:paraId="0F793BCA" w14:textId="0002B692"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134131">
        <w:fldChar w:fldCharType="begin"/>
      </w:r>
      <w:r w:rsidR="00134131">
        <w:instrText xml:space="preserve"> REF _Ref134279082 \h </w:instrText>
      </w:r>
      <w:r w:rsidR="00134131">
        <w:fldChar w:fldCharType="separate"/>
      </w:r>
      <w:r w:rsidR="00355591" w:rsidRPr="004560CB">
        <w:t xml:space="preserve">Table </w:t>
      </w:r>
      <w:r w:rsidR="00355591">
        <w:rPr>
          <w:noProof/>
        </w:rPr>
        <w:t>1</w:t>
      </w:r>
      <w:r w:rsidR="00134131">
        <w:fldChar w:fldCharType="end"/>
      </w:r>
      <w:r w:rsidR="00134131">
        <w:t xml:space="preserve"> </w:t>
      </w:r>
      <w:r w:rsidR="00134131">
        <w:fldChar w:fldCharType="begin"/>
      </w:r>
      <w:r w:rsidR="00134131">
        <w:instrText xml:space="preserve"> REF _Ref135066733 \p \h </w:instrText>
      </w:r>
      <w:r w:rsidR="00134131">
        <w:fldChar w:fldCharType="separate"/>
      </w:r>
      <w:r w:rsidR="00355591">
        <w:t>above</w:t>
      </w:r>
      <w:r w:rsidR="00134131">
        <w:fldChar w:fldCharType="end"/>
      </w:r>
      <w:r w:rsidR="00134131">
        <w:t xml:space="preserve">, </w:t>
      </w:r>
      <w:r w:rsidR="00134131">
        <w:fldChar w:fldCharType="begin"/>
      </w:r>
      <w:r w:rsidR="00134131">
        <w:instrText xml:space="preserve"> REF _Ref134695861 \h </w:instrText>
      </w:r>
      <w:r w:rsidR="00134131">
        <w:fldChar w:fldCharType="separate"/>
      </w:r>
      <w:r w:rsidR="00355591">
        <w:t xml:space="preserve">Table </w:t>
      </w:r>
      <w:r w:rsidR="00355591">
        <w:rPr>
          <w:noProof/>
        </w:rPr>
        <w:t>11</w:t>
      </w:r>
      <w:r w:rsidR="00134131">
        <w:fldChar w:fldCharType="end"/>
      </w:r>
      <w:r w:rsidR="00134131">
        <w:t xml:space="preserve"> </w:t>
      </w:r>
      <w:r w:rsidR="00134131">
        <w:fldChar w:fldCharType="begin"/>
      </w:r>
      <w:r w:rsidR="00134131">
        <w:instrText xml:space="preserve"> REF _Ref135066745 \p \h </w:instrText>
      </w:r>
      <w:r w:rsidR="00134131">
        <w:fldChar w:fldCharType="separate"/>
      </w:r>
      <w:r w:rsidR="00355591">
        <w:t>below</w:t>
      </w:r>
      <w:r w:rsidR="00134131">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lastRenderedPageBreak/>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0D0186EE" w:rsidR="005C7C22" w:rsidRDefault="005C7C22" w:rsidP="002D3D4E">
      <w:pPr>
        <w:pStyle w:val="Caption"/>
        <w:jc w:val="center"/>
      </w:pPr>
      <w:bookmarkStart w:id="82" w:name="_Ref134701407"/>
      <w:r>
        <w:t xml:space="preserve">Table </w:t>
      </w:r>
      <w:r>
        <w:fldChar w:fldCharType="begin"/>
      </w:r>
      <w:r>
        <w:instrText xml:space="preserve"> SEQ Table \* ARABIC </w:instrText>
      </w:r>
      <w:r>
        <w:fldChar w:fldCharType="separate"/>
      </w:r>
      <w:r w:rsidR="00355591">
        <w:rPr>
          <w:noProof/>
        </w:rPr>
        <w:t>10</w:t>
      </w:r>
      <w:r>
        <w:fldChar w:fldCharType="end"/>
      </w:r>
      <w:bookmarkEnd w:id="82"/>
      <w:r>
        <w:t>. The PoC described through Huron et al.'s (2014) components &amp; processes.</w:t>
      </w:r>
    </w:p>
    <w:p w14:paraId="691DCBB6" w14:textId="53D51D54" w:rsidR="009B2C81" w:rsidRPr="004560CB" w:rsidRDefault="00DA536C" w:rsidP="009B2C81">
      <w:pPr>
        <w:pStyle w:val="Heading1"/>
        <w:rPr>
          <w:lang w:val="en-GB"/>
        </w:rPr>
      </w:pPr>
      <w:bookmarkStart w:id="83" w:name="_Ref134714952"/>
      <w:bookmarkStart w:id="84" w:name="_Toc135132577"/>
      <w:r w:rsidRPr="004560CB">
        <w:rPr>
          <w:lang w:val="en-GB"/>
        </w:rPr>
        <w:t>Discussion</w:t>
      </w:r>
      <w:bookmarkEnd w:id="83"/>
      <w:bookmarkEnd w:id="84"/>
    </w:p>
    <w:p w14:paraId="5836A27A" w14:textId="386FBA43" w:rsidR="00255515" w:rsidRPr="004560CB" w:rsidRDefault="009063A4" w:rsidP="00255515">
      <w:pPr>
        <w:pStyle w:val="Heading2"/>
        <w:rPr>
          <w:lang w:val="en-GB"/>
        </w:rPr>
      </w:pPr>
      <w:bookmarkStart w:id="85" w:name="_Toc135132578"/>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85"/>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5CAAA661" w:rsidR="00DE7A41" w:rsidRDefault="00D5779F" w:rsidP="00742E8B">
      <w:r>
        <w:t xml:space="preserve">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user-centred design</w:t>
      </w:r>
      <w:r w:rsidR="002D0A27">
        <w:t>s</w:t>
      </w:r>
      <w:r w:rsidR="001627EF">
        <w:t xml:space="preserve"> in VIS</w:t>
      </w:r>
      <w:r w:rsidR="00B71709">
        <w:t xml:space="preserve"> that deal with specific user issues</w:t>
      </w:r>
      <w:r w:rsidR="001627EF">
        <w:t xml:space="preserve">. I see an opportunity for </w:t>
      </w:r>
      <w:r w:rsidR="007D677C">
        <w:t xml:space="preserve">Interaction Design to </w:t>
      </w:r>
      <w:r w:rsidR="002979A5">
        <w:t>bridge this gap</w:t>
      </w:r>
      <w:r w:rsidR="008A1C3D">
        <w:t>.</w:t>
      </w:r>
      <w:r w:rsidR="00D50906">
        <w:t xml:space="preserve"> </w:t>
      </w:r>
      <w:r w:rsidR="0007344F">
        <w:t>Furthermore, given</w:t>
      </w:r>
      <w:r w:rsidR="00D50906">
        <w:t xml:space="preserve"> the recent rise </w:t>
      </w:r>
      <w:r w:rsidR="00F0006A">
        <w:t>of</w:t>
      </w:r>
      <w:r w:rsidR="00D50906">
        <w:t xml:space="preserve">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w:t>
      </w:r>
      <w:r w:rsidRPr="004560CB">
        <w:lastRenderedPageBreak/>
        <w:t xml:space="preserve">databases, making it easy for computers to parse and search. </w:t>
      </w:r>
      <w:r w:rsidR="002F6704">
        <w:t>However,</w:t>
      </w:r>
      <w:r w:rsidRPr="004560CB">
        <w:t xml:space="preserve"> where does the human come in that equation?</w:t>
      </w:r>
    </w:p>
    <w:p w14:paraId="579B3AF5" w14:textId="39593C10"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t>
      </w:r>
      <w:r w:rsidR="00761F89">
        <w:t xml:space="preserve">Because data for the sake of data is only useful for computers, situating data according to user needs and contextualising data from a user perspective allows for a richer user experience. </w:t>
      </w:r>
      <w:r w:rsidR="00EB2280">
        <w:t>Once</w:t>
      </w:r>
      <w:r w:rsidRPr="004560CB">
        <w:t xml:space="preserve"> </w:t>
      </w:r>
      <w:r w:rsidR="00EB2280">
        <w:t>you have reached an understanding of the user</w:t>
      </w:r>
      <w:r w:rsidRPr="004560CB">
        <w:t xml:space="preserve">, their needs, how they work, and why they do what they do, </w:t>
      </w:r>
      <w:r w:rsidR="00C03A92">
        <w:t>it is possible to</w:t>
      </w:r>
      <w:r w:rsidRPr="004560CB">
        <w:t xml:space="preserve"> make informed decision</w:t>
      </w:r>
      <w:r w:rsidR="00C03A92">
        <w:t>s</w:t>
      </w:r>
      <w:r w:rsidRPr="004560CB">
        <w:t xml:space="preserve"> on</w:t>
      </w:r>
      <w:r w:rsidR="00C03A92">
        <w:t xml:space="preserve"> how to</w:t>
      </w:r>
      <w:r w:rsidRPr="004560CB">
        <w:t xml:space="preserve"> </w:t>
      </w:r>
      <w:r w:rsidR="007F03CB">
        <w:t>contextualis</w:t>
      </w:r>
      <w:r w:rsidR="00C03A92">
        <w:t>e</w:t>
      </w:r>
      <w:r w:rsidRPr="004560CB">
        <w:t xml:space="preserve"> relevant visualisations. The way you construct the visualisation itself comes secondary to this. Different user</w:t>
      </w:r>
      <w:r w:rsidR="007B5A17">
        <w:t>s and use cases</w:t>
      </w:r>
      <w:r w:rsidRPr="004560CB">
        <w:t xml:space="preserve"> require different types of visualisations</w:t>
      </w:r>
      <w:r w:rsidR="00D273A0">
        <w:t xml:space="preserve"> of the same dataset</w:t>
      </w:r>
      <w:r w:rsidRPr="004560CB">
        <w:t xml:space="preserve">. In this case, a force-directed graph was the most fitting visualisation for the users’ needs. </w:t>
      </w:r>
    </w:p>
    <w:p w14:paraId="6ED8A216" w14:textId="197FAA8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w:t>
      </w:r>
      <w:r w:rsidR="00F02286">
        <w:t xml:space="preserve"> that</w:t>
      </w:r>
      <w:r w:rsidR="007D64B3">
        <w:t xml:space="preserve">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86" w:name="_Ref135129396"/>
      <w:bookmarkStart w:id="87" w:name="_Ref135129398"/>
      <w:bookmarkStart w:id="88" w:name="_Toc135132579"/>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86"/>
      <w:bookmarkEnd w:id="87"/>
      <w:bookmarkEnd w:id="88"/>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424E7D59" w:rsidR="003E3928" w:rsidRDefault="007F3532" w:rsidP="0077430C">
      <w:r>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355591">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355591"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7D1E8C9A"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w:t>
      </w:r>
      <w:r w:rsidR="00943A3B">
        <w:t>side the</w:t>
      </w:r>
      <w:r w:rsidR="00687049">
        <w:t xml:space="preserve"> PoC</w:t>
      </w:r>
      <w:r w:rsidR="00943A3B">
        <w:t>’s</w:t>
      </w:r>
      <w:r w:rsidR="00687049">
        <w:t xml:space="preserve">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332BB2">
        <w:t xml:space="preserve">, especially at </w:t>
      </w:r>
      <w:r w:rsidR="00E75D78">
        <w:t xml:space="preserve">a </w:t>
      </w:r>
      <w:r w:rsidR="00332BB2">
        <w:t>governa</w:t>
      </w:r>
      <w:r w:rsidR="006426BD">
        <w:t>n</w:t>
      </w:r>
      <w:r w:rsidR="00332BB2">
        <w:t>ce level</w:t>
      </w:r>
      <w:r w:rsidR="006B1055">
        <w:t>.</w:t>
      </w:r>
      <w:r w:rsidR="002202AF">
        <w:t xml:space="preserve"> A discussion of how (2) would impact the user experience will be developed 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355591" w:rsidRPr="00355591">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355591" w:rsidRPr="00355591">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355591" w:rsidRPr="00355591">
        <w:rPr>
          <w:i/>
          <w:iCs/>
        </w:rPr>
        <w:t>Future work</w:t>
      </w:r>
      <w:r w:rsidR="002202AF" w:rsidRPr="002202AF">
        <w:rPr>
          <w:i/>
          <w:iCs/>
        </w:rPr>
        <w:fldChar w:fldCharType="end"/>
      </w:r>
      <w:r w:rsidR="002202AF">
        <w:t>.</w:t>
      </w:r>
    </w:p>
    <w:p w14:paraId="1F0FC8D6" w14:textId="0AF06F38" w:rsidR="0078200C" w:rsidRDefault="0053136F" w:rsidP="0077430C">
      <w:r>
        <w:lastRenderedPageBreak/>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355591" w:rsidRPr="004560CB">
        <w:t xml:space="preserve">Figure </w:t>
      </w:r>
      <w:r w:rsidR="00355591">
        <w:rPr>
          <w:noProof/>
        </w:rPr>
        <w:t>5</w:t>
      </w:r>
      <w:r w:rsidR="009351EC">
        <w:fldChar w:fldCharType="end"/>
      </w:r>
      <w:r w:rsidR="0073331D">
        <w:t xml:space="preserve"> </w:t>
      </w:r>
      <w:r w:rsidR="0073331D">
        <w:fldChar w:fldCharType="begin"/>
      </w:r>
      <w:r w:rsidR="0073331D">
        <w:instrText xml:space="preserve"> REF _Ref135069361 \p \h </w:instrText>
      </w:r>
      <w:r w:rsidR="0073331D">
        <w:fldChar w:fldCharType="separate"/>
      </w:r>
      <w:r w:rsidR="00355591">
        <w:t>above</w:t>
      </w:r>
      <w:r w:rsidR="0073331D">
        <w:fldChar w:fldCharType="end"/>
      </w:r>
      <w:r w:rsidR="00AF266B">
        <w:t xml:space="preserve">, </w:t>
      </w:r>
      <w:r w:rsidR="00AF266B">
        <w:fldChar w:fldCharType="begin"/>
      </w:r>
      <w:r w:rsidR="00AF266B">
        <w:instrText xml:space="preserve"> REF _Ref134695861 \h </w:instrText>
      </w:r>
      <w:r w:rsidR="00AF266B">
        <w:fldChar w:fldCharType="separate"/>
      </w:r>
      <w:r w:rsidR="00355591">
        <w:t xml:space="preserve">Table </w:t>
      </w:r>
      <w:r w:rsidR="00355591">
        <w:rPr>
          <w:noProof/>
        </w:rPr>
        <w:t>11</w:t>
      </w:r>
      <w:r w:rsidR="00AF266B">
        <w:fldChar w:fldCharType="end"/>
      </w:r>
      <w:r w:rsidR="0073331D">
        <w:t xml:space="preserve"> </w:t>
      </w:r>
      <w:r w:rsidR="0073331D">
        <w:fldChar w:fldCharType="begin"/>
      </w:r>
      <w:r w:rsidR="0073331D">
        <w:instrText xml:space="preserve"> REF _Ref135066745 \p \h </w:instrText>
      </w:r>
      <w:r w:rsidR="0073331D">
        <w:fldChar w:fldCharType="separate"/>
      </w:r>
      <w:r w:rsidR="00355591">
        <w:t>below</w:t>
      </w:r>
      <w:r w:rsidR="0073331D">
        <w:fldChar w:fldCharType="end"/>
      </w:r>
      <w:r w:rsidR="009351EC">
        <w:t>)</w:t>
      </w:r>
      <w:r w:rsidR="00B055B1">
        <w:t>:</w:t>
      </w:r>
    </w:p>
    <w:tbl>
      <w:tblPr>
        <w:tblStyle w:val="TableGrid"/>
        <w:tblW w:w="0" w:type="auto"/>
        <w:tblLook w:val="04A0" w:firstRow="1" w:lastRow="0" w:firstColumn="1" w:lastColumn="0" w:noHBand="0" w:noVBand="1"/>
      </w:tblPr>
      <w:tblGrid>
        <w:gridCol w:w="1279"/>
        <w:gridCol w:w="808"/>
        <w:gridCol w:w="1186"/>
        <w:gridCol w:w="1542"/>
        <w:gridCol w:w="1582"/>
        <w:gridCol w:w="998"/>
      </w:tblGrid>
      <w:tr w:rsidR="009E73C7" w14:paraId="4F4031B8" w14:textId="77777777" w:rsidTr="00C018E7">
        <w:tc>
          <w:tcPr>
            <w:tcW w:w="1279"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808"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186"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542"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582"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998"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C018E7">
        <w:tc>
          <w:tcPr>
            <w:tcW w:w="1279" w:type="dxa"/>
          </w:tcPr>
          <w:p w14:paraId="6CC03FF9" w14:textId="74C79AAE" w:rsidR="00F92317" w:rsidRPr="006F43D1" w:rsidRDefault="006F43D1" w:rsidP="006F43D1">
            <w:pPr>
              <w:jc w:val="left"/>
              <w:rPr>
                <w:sz w:val="18"/>
                <w:szCs w:val="18"/>
              </w:rPr>
            </w:pPr>
            <w:r w:rsidRPr="006F43D1">
              <w:rPr>
                <w:sz w:val="18"/>
                <w:szCs w:val="18"/>
              </w:rPr>
              <w:t>PoC</w:t>
            </w:r>
          </w:p>
        </w:tc>
        <w:tc>
          <w:tcPr>
            <w:tcW w:w="808"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186"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42"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582" w:type="dxa"/>
          </w:tcPr>
          <w:p w14:paraId="3F2C4E59" w14:textId="6D0697D2" w:rsidR="00F92317" w:rsidRPr="004305F2" w:rsidRDefault="004C5F6E" w:rsidP="002B0008">
            <w:pPr>
              <w:jc w:val="center"/>
              <w:rPr>
                <w:sz w:val="18"/>
                <w:szCs w:val="18"/>
              </w:rPr>
            </w:pPr>
            <w:r>
              <w:rPr>
                <w:sz w:val="18"/>
                <w:szCs w:val="18"/>
              </w:rPr>
              <w:t>Indirect</w:t>
            </w:r>
          </w:p>
        </w:tc>
        <w:tc>
          <w:tcPr>
            <w:tcW w:w="998"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C018E7">
        <w:tc>
          <w:tcPr>
            <w:tcW w:w="1279" w:type="dxa"/>
          </w:tcPr>
          <w:p w14:paraId="16399702" w14:textId="546A1F92" w:rsidR="00F92317" w:rsidRPr="006F43D1" w:rsidRDefault="001C7FFB" w:rsidP="006F43D1">
            <w:pPr>
              <w:jc w:val="left"/>
              <w:rPr>
                <w:sz w:val="18"/>
                <w:szCs w:val="18"/>
              </w:rPr>
            </w:pPr>
            <w:r>
              <w:rPr>
                <w:sz w:val="18"/>
                <w:szCs w:val="18"/>
              </w:rPr>
              <w:t>Connected Papers</w:t>
            </w:r>
          </w:p>
        </w:tc>
        <w:tc>
          <w:tcPr>
            <w:tcW w:w="808"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091E3E67" w14:textId="3AF6FA7E" w:rsidR="00F92317" w:rsidRPr="004305F2" w:rsidRDefault="004C5F6E" w:rsidP="002B0008">
            <w:pPr>
              <w:jc w:val="center"/>
              <w:rPr>
                <w:sz w:val="18"/>
                <w:szCs w:val="18"/>
              </w:rPr>
            </w:pPr>
            <w:r>
              <w:rPr>
                <w:sz w:val="18"/>
                <w:szCs w:val="18"/>
              </w:rPr>
              <w:t>Indirect</w:t>
            </w:r>
          </w:p>
        </w:tc>
        <w:tc>
          <w:tcPr>
            <w:tcW w:w="998"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C018E7">
        <w:tc>
          <w:tcPr>
            <w:tcW w:w="1279" w:type="dxa"/>
          </w:tcPr>
          <w:p w14:paraId="75B310E9" w14:textId="5193F33E" w:rsidR="00F92317" w:rsidRPr="006F43D1" w:rsidRDefault="001C7FFB" w:rsidP="006F43D1">
            <w:pPr>
              <w:jc w:val="left"/>
              <w:rPr>
                <w:sz w:val="18"/>
                <w:szCs w:val="18"/>
              </w:rPr>
            </w:pPr>
            <w:r>
              <w:rPr>
                <w:sz w:val="18"/>
                <w:szCs w:val="18"/>
              </w:rPr>
              <w:t>Google Maps</w:t>
            </w:r>
          </w:p>
        </w:tc>
        <w:tc>
          <w:tcPr>
            <w:tcW w:w="808"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35BD3539" w14:textId="2FF49375" w:rsidR="00F92317" w:rsidRPr="004305F2" w:rsidRDefault="004C5F6E" w:rsidP="002B0008">
            <w:pPr>
              <w:jc w:val="center"/>
              <w:rPr>
                <w:sz w:val="18"/>
                <w:szCs w:val="18"/>
              </w:rPr>
            </w:pPr>
            <w:r>
              <w:rPr>
                <w:sz w:val="18"/>
                <w:szCs w:val="18"/>
              </w:rPr>
              <w:t>Indirect</w:t>
            </w:r>
          </w:p>
        </w:tc>
        <w:tc>
          <w:tcPr>
            <w:tcW w:w="998"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C018E7">
        <w:tc>
          <w:tcPr>
            <w:tcW w:w="1279" w:type="dxa"/>
          </w:tcPr>
          <w:p w14:paraId="425BB2F3" w14:textId="073AB496" w:rsidR="00F92317" w:rsidRPr="006F43D1" w:rsidRDefault="001C7FFB" w:rsidP="006F43D1">
            <w:pPr>
              <w:jc w:val="left"/>
              <w:rPr>
                <w:sz w:val="18"/>
                <w:szCs w:val="18"/>
              </w:rPr>
            </w:pPr>
            <w:r>
              <w:rPr>
                <w:sz w:val="18"/>
                <w:szCs w:val="18"/>
              </w:rPr>
              <w:t>Sense.us</w:t>
            </w:r>
          </w:p>
        </w:tc>
        <w:tc>
          <w:tcPr>
            <w:tcW w:w="808"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186"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542"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82" w:type="dxa"/>
          </w:tcPr>
          <w:p w14:paraId="40F3632A" w14:textId="54C9C79E" w:rsidR="00F92317" w:rsidRPr="004305F2" w:rsidRDefault="004C5F6E" w:rsidP="002B0008">
            <w:pPr>
              <w:jc w:val="center"/>
              <w:rPr>
                <w:sz w:val="18"/>
                <w:szCs w:val="18"/>
              </w:rPr>
            </w:pPr>
            <w:r>
              <w:rPr>
                <w:sz w:val="18"/>
                <w:szCs w:val="18"/>
              </w:rPr>
              <w:t>Indirect</w:t>
            </w:r>
          </w:p>
        </w:tc>
        <w:tc>
          <w:tcPr>
            <w:tcW w:w="998"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C018E7">
        <w:tc>
          <w:tcPr>
            <w:tcW w:w="1279" w:type="dxa"/>
          </w:tcPr>
          <w:p w14:paraId="548E994D" w14:textId="4D2C3BA7" w:rsidR="00FF356A" w:rsidRDefault="00FF356A" w:rsidP="006F43D1">
            <w:pPr>
              <w:jc w:val="left"/>
              <w:rPr>
                <w:sz w:val="18"/>
                <w:szCs w:val="18"/>
              </w:rPr>
            </w:pPr>
            <w:r>
              <w:rPr>
                <w:sz w:val="18"/>
                <w:szCs w:val="18"/>
              </w:rPr>
              <w:t>Constructive Visualisation</w:t>
            </w:r>
          </w:p>
        </w:tc>
        <w:tc>
          <w:tcPr>
            <w:tcW w:w="808"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186"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42"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82" w:type="dxa"/>
          </w:tcPr>
          <w:p w14:paraId="4FDA7D31" w14:textId="52847C16" w:rsidR="00FF356A" w:rsidRDefault="00772E0E" w:rsidP="002B0008">
            <w:pPr>
              <w:jc w:val="center"/>
              <w:rPr>
                <w:sz w:val="18"/>
                <w:szCs w:val="18"/>
              </w:rPr>
            </w:pPr>
            <w:r>
              <w:rPr>
                <w:sz w:val="18"/>
                <w:szCs w:val="18"/>
              </w:rPr>
              <w:t>Direct</w:t>
            </w:r>
          </w:p>
        </w:tc>
        <w:tc>
          <w:tcPr>
            <w:tcW w:w="998" w:type="dxa"/>
          </w:tcPr>
          <w:p w14:paraId="0C01A296" w14:textId="25442CB2" w:rsidR="00FF356A" w:rsidRDefault="00772E0E" w:rsidP="00F64AD4">
            <w:pPr>
              <w:keepNext/>
              <w:jc w:val="center"/>
              <w:rPr>
                <w:sz w:val="18"/>
                <w:szCs w:val="18"/>
              </w:rPr>
            </w:pPr>
            <w:r>
              <w:rPr>
                <w:sz w:val="18"/>
                <w:szCs w:val="18"/>
              </w:rPr>
              <w:t>Unknown</w:t>
            </w:r>
          </w:p>
        </w:tc>
      </w:tr>
    </w:tbl>
    <w:p w14:paraId="0A94E9B3" w14:textId="6BE42421" w:rsidR="00F92317" w:rsidRDefault="00F64AD4" w:rsidP="00F64AD4">
      <w:pPr>
        <w:pStyle w:val="Caption"/>
        <w:jc w:val="center"/>
      </w:pPr>
      <w:bookmarkStart w:id="89" w:name="_Ref134695861"/>
      <w:bookmarkStart w:id="90" w:name="_Ref135066745"/>
      <w:r>
        <w:t xml:space="preserve">Table </w:t>
      </w:r>
      <w:r>
        <w:fldChar w:fldCharType="begin"/>
      </w:r>
      <w:r>
        <w:instrText xml:space="preserve"> SEQ Table \* ARABIC </w:instrText>
      </w:r>
      <w:r>
        <w:fldChar w:fldCharType="separate"/>
      </w:r>
      <w:r w:rsidR="00355591">
        <w:rPr>
          <w:noProof/>
        </w:rPr>
        <w:t>11</w:t>
      </w:r>
      <w:r>
        <w:fldChar w:fldCharType="end"/>
      </w:r>
      <w:bookmarkEnd w:id="89"/>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bookmarkEnd w:id="90"/>
    </w:p>
    <w:p w14:paraId="6B05860B" w14:textId="43EB7339" w:rsidR="00B74B43" w:rsidRDefault="00A16351" w:rsidP="00A70115">
      <w:r>
        <w:t>The PoC, as it stands, does not f</w:t>
      </w:r>
      <w:r w:rsidR="00687F78">
        <w:t xml:space="preserve">ulfil </w:t>
      </w:r>
      <w:proofErr w:type="gramStart"/>
      <w:r w:rsidR="00687F78">
        <w:t>all of</w:t>
      </w:r>
      <w:proofErr w:type="gramEnd"/>
      <w:r>
        <w:t xml:space="preserve">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AF214F">
        <w:t>Taking the work presented here</w:t>
      </w:r>
      <w:r w:rsidR="00333CE3">
        <w:t xml:space="preserve"> as a point of departure</w:t>
      </w:r>
      <w:r w:rsidR="003F4DFF">
        <w:t>,</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proofErr w:type="gramStart"/>
      <w:r w:rsidR="00AD0C46">
        <w:t>i.e</w:t>
      </w:r>
      <w:r w:rsidR="007D14E5">
        <w:t>.</w:t>
      </w:r>
      <w:proofErr w:type="gramEnd"/>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064D0D62" w14:textId="001A0361" w:rsidR="00A83986" w:rsidRPr="004560CB" w:rsidRDefault="007D472A" w:rsidP="00A83986">
      <w:pPr>
        <w:pStyle w:val="Heading2"/>
        <w:rPr>
          <w:lang w:val="en-GB"/>
        </w:rPr>
      </w:pPr>
      <w:bookmarkStart w:id="91" w:name="_Toc135132580"/>
      <w:r w:rsidRPr="004560CB">
        <w:rPr>
          <w:lang w:val="en-GB"/>
        </w:rPr>
        <w:t xml:space="preserve">Design </w:t>
      </w:r>
      <w:r w:rsidR="000F0D78" w:rsidRPr="004560CB">
        <w:rPr>
          <w:lang w:val="en-GB"/>
        </w:rPr>
        <w:t>Process</w:t>
      </w:r>
      <w:bookmarkEnd w:id="91"/>
    </w:p>
    <w:p w14:paraId="43E738CF" w14:textId="7F78A9BE" w:rsidR="008C62EB" w:rsidRPr="004560CB" w:rsidRDefault="008C62EB" w:rsidP="008C62EB">
      <w:pPr>
        <w:pStyle w:val="Heading3"/>
      </w:pPr>
      <w:bookmarkStart w:id="92" w:name="_Toc135132581"/>
      <w:r w:rsidRPr="004560CB">
        <w:t>Pivoting to coding</w:t>
      </w:r>
      <w:bookmarkEnd w:id="92"/>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520F41AD"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r w:rsidR="006D1489">
        <w:t xml:space="preserve"> better</w:t>
      </w:r>
      <w:r w:rsidR="008C62EB" w:rsidRPr="004560CB">
        <w:t>.</w:t>
      </w:r>
    </w:p>
    <w:p w14:paraId="37A74C84" w14:textId="77777777" w:rsidR="0040770E" w:rsidRPr="004560CB" w:rsidRDefault="0040770E" w:rsidP="0040770E">
      <w:pPr>
        <w:pStyle w:val="Heading3"/>
      </w:pPr>
      <w:bookmarkStart w:id="93" w:name="_Toc135132582"/>
      <w:r w:rsidRPr="004560CB">
        <w:lastRenderedPageBreak/>
        <w:t>Reflections on the interview process</w:t>
      </w:r>
      <w:bookmarkEnd w:id="93"/>
    </w:p>
    <w:p w14:paraId="282F2B96" w14:textId="46B735D4" w:rsidR="0040770E" w:rsidRPr="004560CB" w:rsidRDefault="0040770E" w:rsidP="0040770E">
      <w:r w:rsidRPr="004560CB">
        <w:t xml:space="preserve">How the interviews were conducted and how the data was processed could have been improved to save time and yield finer results. </w:t>
      </w:r>
      <w:r w:rsidR="00652489">
        <w:t xml:space="preserve">In this case, Finer results </w:t>
      </w:r>
      <w:r w:rsidRPr="004560CB">
        <w:t xml:space="preserve">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0C36EFA3" w:rsidR="0040770E" w:rsidRPr="004560CB" w:rsidRDefault="0040770E" w:rsidP="0040770E">
      <w:r w:rsidRPr="004560CB">
        <w:t>Although recording each session allowed for more engaging discussions, the post-processing required considerable time. Most interviews still needed an additional hour to take notes, correct, and summarise. To save time in the post-processing stage, a more semi-structured interview</w:t>
      </w:r>
      <w:r w:rsidR="00833C77">
        <w:t xml:space="preserve"> structure</w:t>
      </w:r>
      <w:r w:rsidRPr="004560CB">
        <w:t xml:space="preserve"> with more precise goals and questions could have provided more efficient </w:t>
      </w:r>
      <w:r w:rsidR="00B769CC">
        <w:t>workflows</w:t>
      </w:r>
      <w:r w:rsidRPr="004560CB">
        <w:t xml:space="preserve">, thus minimising time spent after the fact. </w:t>
      </w:r>
    </w:p>
    <w:p w14:paraId="28296CD5" w14:textId="79E1B904" w:rsidR="0040770E" w:rsidRPr="004560CB" w:rsidRDefault="00FA261A" w:rsidP="0040770E">
      <w:r>
        <w:t>I believe that</w:t>
      </w:r>
      <w:r w:rsidR="0040770E" w:rsidRPr="004560CB">
        <w:t>, given the stakeholders</w:t>
      </w:r>
      <w:r w:rsidR="004D1CBD">
        <w:t xml:space="preserve"> character</w:t>
      </w:r>
      <w:r w:rsidR="0040770E" w:rsidRPr="004560CB">
        <w:t xml:space="preserve">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4B49983F" w:rsidR="0040770E" w:rsidRPr="004560CB" w:rsidRDefault="0040770E" w:rsidP="0040770E">
      <w:r w:rsidRPr="004560CB">
        <w:t xml:space="preserve">Finally, </w:t>
      </w:r>
      <w:r w:rsidR="001849DF">
        <w:t>booking the initial six interviews in one week</w:t>
      </w:r>
      <w:r w:rsidRPr="004560CB">
        <w:t xml:space="preserve">, especially the first week, was not the most efficient use of that time. As all interviewees were asked the same initial prompt combined with my </w:t>
      </w:r>
      <w:r w:rsidR="007C77CA">
        <w:t xml:space="preserve">at-the-time </w:t>
      </w:r>
      <w:r w:rsidRPr="004560CB">
        <w:t xml:space="preserve">shallow knowledge of their experiences, most </w:t>
      </w:r>
      <w:r w:rsidR="00533370">
        <w:t>interviews offered similar outcomes</w:t>
      </w:r>
      <w:r w:rsidRPr="004560CB">
        <w:t xml:space="preserve">. </w:t>
      </w:r>
      <w:r w:rsidR="007A2221" w:rsidRPr="004560CB">
        <w:t xml:space="preserve">In retrospect, </w:t>
      </w:r>
      <w:r w:rsidR="006441F9" w:rsidRPr="004560CB">
        <w:t>this</w:t>
      </w:r>
      <w:r w:rsidRPr="004560CB">
        <w:t xml:space="preserve"> is okay as it demonstrates commonalities between the users and a direction for the project</w:t>
      </w:r>
      <w:r w:rsidR="00610FB6">
        <w:t xml:space="preserve">, but </w:t>
      </w:r>
      <w:r w:rsidR="006F5547">
        <w:t xml:space="preserve">it </w:t>
      </w:r>
      <w:r w:rsidR="00610FB6">
        <w:t>lacked some expected depth</w:t>
      </w:r>
      <w:r w:rsidRPr="004560CB">
        <w:t>.</w:t>
      </w:r>
      <w:r w:rsidR="006F5547">
        <w:t xml:space="preserve"> </w:t>
      </w:r>
      <w:r w:rsidR="006F5547" w:rsidRPr="004560CB">
        <w:t>More specific questions could have been asked if I had staggered the interviews weekly.</w:t>
      </w:r>
      <w:r w:rsidR="006F5547">
        <w:t xml:space="preserve"> Had I halved the number of interviews, most conclusions could still have been drawn, and the time saved would have been spent later in the design process.</w:t>
      </w:r>
    </w:p>
    <w:p w14:paraId="7AE0664E" w14:textId="1148A6D6" w:rsidR="00E17851" w:rsidRPr="004560CB" w:rsidRDefault="00E17851" w:rsidP="00E17851">
      <w:pPr>
        <w:pStyle w:val="Heading3"/>
      </w:pPr>
      <w:bookmarkStart w:id="94" w:name="_Toc135132583"/>
      <w:r w:rsidRPr="004560CB">
        <w:t>Reflections on user testing</w:t>
      </w:r>
      <w:bookmarkEnd w:id="94"/>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w:t>
      </w:r>
      <w:r w:rsidRPr="004560CB">
        <w:lastRenderedPageBreak/>
        <w:t>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52EA80C" w:rsidR="00741D29" w:rsidRPr="004560CB" w:rsidRDefault="00DD77A1" w:rsidP="00741D29">
      <w:r w:rsidRPr="004560CB">
        <w:t xml:space="preserve">All users tested the </w:t>
      </w:r>
      <w:r w:rsidR="006A585C" w:rsidRPr="004560CB">
        <w:t>prototype</w:t>
      </w:r>
      <w:r w:rsidRPr="004560CB">
        <w:t xml:space="preserve"> only once (disregarding the</w:t>
      </w:r>
      <w:r w:rsidR="001943EA">
        <w:t xml:space="preserve"> project’s</w:t>
      </w:r>
      <w:r w:rsidRPr="004560CB">
        <w:t xml:space="preserve"> supervisor</w:t>
      </w:r>
      <w:r w:rsidR="00E35436" w:rsidRPr="004560CB">
        <w:t>,</w:t>
      </w:r>
      <w:r w:rsidR="00592DC6" w:rsidRPr="004560CB">
        <w:t xml:space="preserve"> who was briefed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r w:rsidR="00742216">
        <w:t xml:space="preserve"> This was not practical</w:t>
      </w:r>
      <w:r w:rsidR="00C548F7">
        <w:t xml:space="preserve"> to do</w:t>
      </w:r>
      <w:r w:rsidR="00742216">
        <w:t xml:space="preserve"> due to both time-</w:t>
      </w:r>
      <w:r w:rsidR="00AE0FEC">
        <w:t>,</w:t>
      </w:r>
      <w:r w:rsidR="00742216">
        <w:t xml:space="preserve"> and stakeholder restraints</w:t>
      </w:r>
      <w:r w:rsidR="00A45041">
        <w:t xml:space="preserve"> (see </w:t>
      </w:r>
      <w:r w:rsidR="00A45041" w:rsidRPr="00A45041">
        <w:rPr>
          <w:i/>
          <w:iCs/>
        </w:rPr>
        <w:fldChar w:fldCharType="begin"/>
      </w:r>
      <w:r w:rsidR="00A45041" w:rsidRPr="00A45041">
        <w:rPr>
          <w:i/>
          <w:iCs/>
        </w:rPr>
        <w:instrText xml:space="preserve"> REF _Ref135070265 \w \h </w:instrText>
      </w:r>
      <w:r w:rsidR="00A45041">
        <w:rPr>
          <w:i/>
          <w:iCs/>
        </w:rPr>
        <w:instrText xml:space="preserve"> \* MERGEFORMAT </w:instrText>
      </w:r>
      <w:r w:rsidR="00A45041" w:rsidRPr="00A45041">
        <w:rPr>
          <w:i/>
          <w:iCs/>
        </w:rPr>
      </w:r>
      <w:r w:rsidR="00A45041" w:rsidRPr="00A45041">
        <w:rPr>
          <w:i/>
          <w:iCs/>
        </w:rPr>
        <w:fldChar w:fldCharType="separate"/>
      </w:r>
      <w:r w:rsidR="00355591">
        <w:rPr>
          <w:i/>
          <w:iCs/>
        </w:rPr>
        <w:t>8.4.2</w:t>
      </w:r>
      <w:r w:rsidR="00A45041" w:rsidRPr="00A45041">
        <w:rPr>
          <w:i/>
          <w:iCs/>
        </w:rPr>
        <w:fldChar w:fldCharType="end"/>
      </w:r>
      <w:r w:rsidR="00A45041" w:rsidRPr="00A45041">
        <w:rPr>
          <w:i/>
          <w:iCs/>
        </w:rPr>
        <w:t xml:space="preserve"> </w:t>
      </w:r>
      <w:r w:rsidR="00A45041" w:rsidRPr="00A45041">
        <w:rPr>
          <w:i/>
          <w:iCs/>
        </w:rPr>
        <w:fldChar w:fldCharType="begin"/>
      </w:r>
      <w:r w:rsidR="00A45041" w:rsidRPr="00A45041">
        <w:rPr>
          <w:i/>
          <w:iCs/>
        </w:rPr>
        <w:instrText xml:space="preserve"> REF _Ref135070268 \h </w:instrText>
      </w:r>
      <w:r w:rsidR="00A45041">
        <w:rPr>
          <w:i/>
          <w:iCs/>
        </w:rPr>
        <w:instrText xml:space="preserve"> \* MERGEFORMAT </w:instrText>
      </w:r>
      <w:r w:rsidR="00A45041" w:rsidRPr="00A45041">
        <w:rPr>
          <w:i/>
          <w:iCs/>
        </w:rPr>
      </w:r>
      <w:r w:rsidR="00A45041" w:rsidRPr="00A45041">
        <w:rPr>
          <w:i/>
          <w:iCs/>
        </w:rPr>
        <w:fldChar w:fldCharType="separate"/>
      </w:r>
      <w:r w:rsidR="00355591" w:rsidRPr="00355591">
        <w:rPr>
          <w:i/>
          <w:iCs/>
        </w:rPr>
        <w:t>Access to users</w:t>
      </w:r>
      <w:r w:rsidR="00A45041" w:rsidRPr="00A45041">
        <w:rPr>
          <w:i/>
          <w:iCs/>
        </w:rPr>
        <w:fldChar w:fldCharType="end"/>
      </w:r>
      <w:r w:rsidR="00A45041">
        <w:t>)</w:t>
      </w:r>
      <w:r w:rsidR="00DC0DF1">
        <w:t>.</w:t>
      </w:r>
    </w:p>
    <w:p w14:paraId="697A0A35" w14:textId="69A36B0C" w:rsidR="007D472A" w:rsidRDefault="00B92272" w:rsidP="007D472A">
      <w:pPr>
        <w:pStyle w:val="Heading2"/>
        <w:rPr>
          <w:lang w:val="en-GB"/>
        </w:rPr>
      </w:pPr>
      <w:bookmarkStart w:id="95" w:name="_Toc135132584"/>
      <w:r w:rsidRPr="004560CB">
        <w:rPr>
          <w:lang w:val="en-GB"/>
        </w:rPr>
        <w:t>Stakeholder</w:t>
      </w:r>
      <w:bookmarkEnd w:id="95"/>
    </w:p>
    <w:p w14:paraId="19C17B95" w14:textId="1A9943D9" w:rsidR="00E90DA7" w:rsidRPr="004560CB" w:rsidRDefault="003C3221" w:rsidP="00E90DA7">
      <w:r>
        <w:t xml:space="preserve">As has been mentioned previously, this thesis was written in collaboration with an </w:t>
      </w:r>
      <w:r w:rsidR="002869D9">
        <w:t>external</w:t>
      </w:r>
      <w:r>
        <w:t xml:space="preserve"> stakeholder, Inter IKEA Älmhult. </w:t>
      </w:r>
      <w:r w:rsidR="00BA12D8">
        <w:t>D</w:t>
      </w:r>
      <w:r w:rsidR="002869D9">
        <w:t>ealing with an external stakeholder</w:t>
      </w:r>
      <w:r w:rsidR="00E04D00">
        <w:t xml:space="preserve"> requires some extra thought</w:t>
      </w:r>
      <w:r w:rsidR="0075422E">
        <w:t xml:space="preserve"> and preparation</w:t>
      </w:r>
      <w:r w:rsidR="00F57166">
        <w:t xml:space="preserve"> and introduces other factors which must be taken into consideration when designing. In the following section some benefits and drawbacks will be discussed.</w:t>
      </w:r>
    </w:p>
    <w:p w14:paraId="0063B749" w14:textId="77777777" w:rsidR="009949B8" w:rsidRPr="004560CB" w:rsidRDefault="009949B8" w:rsidP="009949B8">
      <w:pPr>
        <w:pStyle w:val="Heading3"/>
      </w:pPr>
      <w:bookmarkStart w:id="96" w:name="_Toc135132585"/>
      <w:r w:rsidRPr="004560CB">
        <w:t xml:space="preserve">Prototype data </w:t>
      </w:r>
      <w:proofErr w:type="gramStart"/>
      <w:r w:rsidRPr="004560CB">
        <w:t>faked</w:t>
      </w:r>
      <w:bookmarkEnd w:id="96"/>
      <w:proofErr w:type="gramEnd"/>
    </w:p>
    <w:p w14:paraId="6ADF263B" w14:textId="00D00178" w:rsidR="00464FE2" w:rsidRPr="004560CB" w:rsidRDefault="00464FE2" w:rsidP="00464FE2">
      <w:r w:rsidRPr="004560CB">
        <w:t xml:space="preserve">Due to organisational secrecy, the data used in the prototypes is </w:t>
      </w:r>
      <w:r w:rsidR="004565BE" w:rsidRPr="004560CB">
        <w:t>entirely</w:t>
      </w:r>
      <w:r w:rsidR="004565BE">
        <w:t xml:space="preserve"> </w:t>
      </w:r>
      <w:r w:rsidR="004565BE" w:rsidRPr="004560CB">
        <w:t>fabricated</w:t>
      </w:r>
      <w:r w:rsidRPr="004560CB">
        <w:t xml:space="preserve">.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Therefore</w:t>
      </w:r>
      <w:r w:rsidR="00753B6B">
        <w:t>,</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003331F7">
        <w:t>which typically are</w:t>
      </w:r>
      <w:r w:rsidRPr="004560CB">
        <w:t xml:space="preserve"> a capitalised Swedish word, often a location or noun, for example: “MÖCKELN”, “INSEXNYCKEL”, or “AGUNNARYD”.</w:t>
      </w:r>
    </w:p>
    <w:p w14:paraId="30BA418D" w14:textId="14C5EEDE" w:rsidR="00464FE2" w:rsidRPr="004560CB" w:rsidRDefault="00464FE2" w:rsidP="00464FE2">
      <w:r w:rsidRPr="004560CB">
        <w:t xml:space="preserve">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w:t>
      </w:r>
      <w:r w:rsidRPr="004560CB">
        <w:lastRenderedPageBreak/>
        <w:t>data. Thankfully, an earlier iteration had real data implemented and could be shown, which gave these users a more tangible experience.</w:t>
      </w:r>
    </w:p>
    <w:p w14:paraId="4BAF5B62" w14:textId="40146932" w:rsidR="00B83D7C" w:rsidRPr="004560CB" w:rsidRDefault="00464FE2" w:rsidP="00464FE2">
      <w:r w:rsidRPr="004560CB">
        <w:t xml:space="preserve">This experience, however, further demonstrates the value of getting to know and understand your stakeholders. You can never make assumptions about how the user will react. A deeper understanding and knowledge of how the user’s intent and expectations can avoid situations like the one explained above and </w:t>
      </w:r>
      <w:r w:rsidR="00B53EB0">
        <w:t>make the process</w:t>
      </w:r>
      <w:r w:rsidRPr="004560CB">
        <w:t xml:space="preserve"> more efficient</w:t>
      </w:r>
      <w:r w:rsidR="00B31E62" w:rsidRPr="004560CB">
        <w:t>.</w:t>
      </w:r>
    </w:p>
    <w:p w14:paraId="653565A9" w14:textId="465BCEC6" w:rsidR="00E516A4" w:rsidRPr="004560CB" w:rsidRDefault="00E516A4" w:rsidP="00E516A4">
      <w:pPr>
        <w:pStyle w:val="Heading3"/>
      </w:pPr>
      <w:bookmarkStart w:id="97" w:name="_Ref135070265"/>
      <w:bookmarkStart w:id="98" w:name="_Ref135070268"/>
      <w:bookmarkStart w:id="99" w:name="_Toc135132586"/>
      <w:r w:rsidRPr="004560CB">
        <w:t>Access to users</w:t>
      </w:r>
      <w:bookmarkEnd w:id="97"/>
      <w:bookmarkEnd w:id="98"/>
      <w:bookmarkEnd w:id="99"/>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2A4EE94D"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E226D9">
        <w:t>as in</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w:t>
      </w:r>
      <w:r w:rsidR="003300D2">
        <w:t>company</w:t>
      </w:r>
      <w:r w:rsidR="0017481E">
        <w:t>’</w:t>
      </w:r>
      <w:r w:rsidR="003300D2">
        <w:t>s headquarters in</w:t>
      </w:r>
      <w:r w:rsidR="001C76ED" w:rsidRPr="004560CB">
        <w:t xml:space="preserve"> Älmhult</w:t>
      </w:r>
      <w:r w:rsidR="00730003">
        <w:t>, Sweden</w:t>
      </w:r>
      <w:r w:rsidR="006A7CBA" w:rsidRPr="004560CB">
        <w:t>.</w:t>
      </w:r>
    </w:p>
    <w:p w14:paraId="6017D158" w14:textId="5861E143" w:rsidR="007A5AD0" w:rsidRDefault="00891415" w:rsidP="005E652F">
      <w:r>
        <w:t>A</w:t>
      </w:r>
      <w:r w:rsidR="00BC21BC" w:rsidRPr="004560CB">
        <w:t xml:space="preserve">dapting to their preferred interaction methods </w:t>
      </w:r>
      <w:r w:rsidR="00066168" w:rsidRPr="004560CB">
        <w:t xml:space="preserve">resulted in other issues </w:t>
      </w:r>
      <w:r w:rsidR="0075005A" w:rsidRPr="004560CB">
        <w:t>to consider</w:t>
      </w:r>
      <w:r w:rsidR="00066168" w:rsidRPr="004560CB">
        <w:t xml:space="preserve"> when planning</w:t>
      </w:r>
      <w:r w:rsidR="00BC21BC"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w:t>
      </w:r>
      <w:r w:rsidR="002F1E1A">
        <w:t>communication attempt</w:t>
      </w:r>
      <w:r w:rsidR="00FC666A" w:rsidRPr="004560CB">
        <w:t xml:space="preserve"> with IT Support. </w:t>
      </w:r>
      <w:r w:rsidR="00061D8F">
        <w:t>In the end</w:t>
      </w:r>
      <w:r w:rsidR="00651239">
        <w:t>,</w:t>
      </w:r>
      <w:r w:rsidR="00061D8F">
        <w:t xml:space="preserve"> this did not work out. </w:t>
      </w:r>
      <w:r w:rsidR="00C049DC">
        <w:t xml:space="preserve">Being an external consultant, I </w:t>
      </w:r>
      <w:r w:rsidR="0027691B">
        <w:t>needed</w:t>
      </w:r>
      <w:r w:rsidR="00C049DC">
        <w:t xml:space="preserve"> contact information </w:t>
      </w:r>
      <w:r w:rsidR="00B8442B">
        <w:t>for</w:t>
      </w:r>
      <w:r w:rsidR="00C049DC">
        <w:t xml:space="preserve"> relevant parties</w:t>
      </w:r>
      <w:r w:rsidR="00B8442B">
        <w:t>,</w:t>
      </w:r>
      <w:r w:rsidR="00C049DC">
        <w:t xml:space="preserve"> which took several e-mail conversations to find, aided by the supervisor.</w:t>
      </w:r>
      <w:r w:rsidR="00634977">
        <w:t xml:space="preserve"> When a phone number was obtained for the correct person at IT, they could not help </w:t>
      </w:r>
      <w:r w:rsidR="0027691B">
        <w:t xml:space="preserve">further as their systems would only allow adding a person already in the system and </w:t>
      </w:r>
      <w:r w:rsidR="003E7041">
        <w:t>referring</w:t>
      </w:r>
      <w:r w:rsidR="007A5B94">
        <w:t xml:space="preserve"> to earlier e-mail contacts</w:t>
      </w:r>
      <w:r w:rsidR="00634977">
        <w:t xml:space="preserve">. </w:t>
      </w:r>
      <w:r w:rsidR="004068AF">
        <w:t>This led to a back-and-forth between different parties who, for some reason</w:t>
      </w:r>
      <w:r w:rsidR="0027691B">
        <w:t>,</w:t>
      </w:r>
      <w:r w:rsidR="004068AF">
        <w:t xml:space="preserve"> could not help.</w:t>
      </w:r>
    </w:p>
    <w:p w14:paraId="23B7EE83" w14:textId="15AE6425" w:rsidR="00B03E6D" w:rsidRPr="004560CB" w:rsidRDefault="00FC666A" w:rsidP="005E652F">
      <w:r w:rsidRPr="004560CB">
        <w:t xml:space="preserve">To work </w:t>
      </w:r>
      <w:r w:rsidR="00F72F58">
        <w:t>around</w:t>
      </w:r>
      <w:r w:rsidRPr="004560CB">
        <w:t xml:space="preserve"> this </w:t>
      </w:r>
      <w:r w:rsidR="003B5D5B" w:rsidRPr="004560CB">
        <w:t>limitation,</w:t>
      </w:r>
      <w:r w:rsidRPr="004560CB">
        <w:t xml:space="preserve"> I </w:t>
      </w:r>
      <w:r w:rsidR="0075005A" w:rsidRPr="004560CB">
        <w:t>could</w:t>
      </w:r>
      <w:r w:rsidRPr="004560CB">
        <w:t xml:space="preserve"> book meetings </w:t>
      </w:r>
      <w:r w:rsidR="0075005A" w:rsidRPr="004560CB">
        <w:t>with</w:t>
      </w:r>
      <w:r w:rsidRPr="004560CB">
        <w:t xml:space="preserve"> the help of </w:t>
      </w:r>
      <w:r w:rsidR="00213AD2">
        <w:t>my</w:t>
      </w:r>
      <w:r w:rsidRPr="004560CB">
        <w:t xml:space="preserve"> supervisor and</w:t>
      </w:r>
      <w:r w:rsidR="00213AD2">
        <w:t xml:space="preserve"> the</w:t>
      </w:r>
      <w:r w:rsidRPr="004560CB">
        <w:t xml:space="preserve"> use</w:t>
      </w:r>
      <w:r w:rsidR="00213AD2">
        <w:t xml:space="preserve"> of</w:t>
      </w:r>
      <w:r w:rsidRPr="004560CB">
        <w:t xml:space="preserv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7A5AD0">
        <w:t>,</w:t>
      </w:r>
      <w:r w:rsidR="008F6EEA">
        <w:t xml:space="preserve"> as I was not working from the company’s headquarters</w:t>
      </w:r>
      <w:r w:rsidR="00F36F74" w:rsidRPr="004560CB">
        <w:t>.</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100" w:name="_Toc135132587"/>
      <w:r w:rsidRPr="004560CB">
        <w:lastRenderedPageBreak/>
        <w:t>A balance</w:t>
      </w:r>
      <w:r w:rsidR="00E516A4" w:rsidRPr="004560CB">
        <w:t xml:space="preserve"> between stakeholder and thesis</w:t>
      </w:r>
      <w:bookmarkEnd w:id="100"/>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583E8DEA"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355591">
        <w:t>F</w:t>
      </w:r>
      <w:r w:rsidR="00355591"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101" w:name="_Toc135132588"/>
      <w:r>
        <w:t>User</w:t>
      </w:r>
      <w:r w:rsidR="00927C68">
        <w:t xml:space="preserve"> groups</w:t>
      </w:r>
      <w:bookmarkEnd w:id="101"/>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 xml:space="preserve">Firstly, the supervisor with a Lead UX position has approached the project and design from a different perspective than the other “regular” UX Designers. Understandably, since they have a role that requires more </w:t>
      </w:r>
      <w:r w:rsidRPr="004560CB">
        <w:lastRenderedPageBreak/>
        <w:t>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102" w:name="_Ref134646856"/>
      <w:bookmarkStart w:id="103" w:name="_Toc135132589"/>
      <w:r w:rsidRPr="004560CB">
        <w:rPr>
          <w:lang w:val="en-GB"/>
        </w:rPr>
        <w:t>Governance</w:t>
      </w:r>
      <w:bookmarkEnd w:id="102"/>
      <w:bookmarkEnd w:id="103"/>
    </w:p>
    <w:p w14:paraId="4753135F" w14:textId="4B957E3F"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w:t>
      </w:r>
      <w:r w:rsidR="005651BD">
        <w:t>namely</w:t>
      </w:r>
      <w:r>
        <w:t xml:space="preserve">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w:t>
      </w:r>
      <w:r w:rsidR="00B71F4C">
        <w:rPr>
          <w:iCs/>
        </w:rPr>
        <w:t>being</w:t>
      </w:r>
      <w:r>
        <w:rPr>
          <w:iCs/>
        </w:rPr>
        <w:t xml:space="preserve"> all solutions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0DDC3D90" w:rsidR="00C80112" w:rsidRDefault="00955F74" w:rsidP="00C80112">
      <w:pPr>
        <w:rPr>
          <w:iCs/>
        </w:rPr>
      </w:pPr>
      <w:r>
        <w:rPr>
          <w:iCs/>
        </w:rPr>
        <w:t>W</w:t>
      </w:r>
      <w:r w:rsidR="00C80112">
        <w:rPr>
          <w:iCs/>
        </w:rPr>
        <w:t xml:space="preserve">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sidR="00C80112">
        <w:rPr>
          <w:iCs/>
        </w:rPr>
        <w:t xml:space="preserve"> effort would be required by IKEA to greenlight a new development process and assign a new SDG. </w:t>
      </w:r>
    </w:p>
    <w:p w14:paraId="1C53D7DD" w14:textId="49DD648C" w:rsidR="00C80112" w:rsidRDefault="009F60F9" w:rsidP="00C80112">
      <w:pPr>
        <w:rPr>
          <w:iCs/>
        </w:rPr>
      </w:pPr>
      <w:r>
        <w:rPr>
          <w:iCs/>
        </w:rPr>
        <w:t xml:space="preserve">Another aspect that </w:t>
      </w:r>
      <w:r w:rsidR="00D0706E">
        <w:rPr>
          <w:iCs/>
        </w:rPr>
        <w:t>arises</w:t>
      </w:r>
      <w:r>
        <w:rPr>
          <w:iCs/>
        </w:rPr>
        <w:t xml:space="preserve"> as </w:t>
      </w:r>
      <w:r w:rsidR="00D0706E">
        <w:rPr>
          <w:iCs/>
        </w:rPr>
        <w:t>a</w:t>
      </w:r>
      <w:r w:rsidR="00CD38F8">
        <w:rPr>
          <w:iCs/>
        </w:rPr>
        <w:t>n</w:t>
      </w:r>
      <w:r w:rsidR="00D0706E">
        <w:rPr>
          <w:iCs/>
        </w:rPr>
        <w:t xml:space="preserve"> effect</w:t>
      </w:r>
      <w:r w:rsidR="00CD38F8">
        <w:rPr>
          <w:iCs/>
        </w:rPr>
        <w:t xml:space="preserve"> of governance</w:t>
      </w:r>
      <w:r w:rsidR="00D0706E">
        <w:rPr>
          <w:iCs/>
        </w:rPr>
        <w:t xml:space="preserve"> is</w:t>
      </w:r>
      <w:r>
        <w:rPr>
          <w:iCs/>
        </w:rPr>
        <w:t xml:space="preserve"> who </w:t>
      </w:r>
      <w:r w:rsidR="007F50DE">
        <w:rPr>
          <w:iCs/>
        </w:rPr>
        <w:t>remains</w:t>
      </w:r>
      <w:r>
        <w:rPr>
          <w:iCs/>
        </w:rPr>
        <w:t xml:space="preserve"> </w:t>
      </w:r>
      <w:r>
        <w:rPr>
          <w:i/>
        </w:rPr>
        <w:t>ac</w:t>
      </w:r>
      <w:r w:rsidR="002F6E83">
        <w:rPr>
          <w:i/>
        </w:rPr>
        <w:t>c</w:t>
      </w:r>
      <w:r>
        <w:rPr>
          <w:i/>
        </w:rPr>
        <w:t>ountable</w:t>
      </w:r>
      <w:r>
        <w:rPr>
          <w:iCs/>
        </w:rPr>
        <w:t xml:space="preserve"> for</w:t>
      </w:r>
      <w:r w:rsidR="007F50DE">
        <w:rPr>
          <w:iCs/>
        </w:rPr>
        <w:t xml:space="preserve"> a certain piece</w:t>
      </w:r>
      <w:r w:rsidR="0000236B">
        <w:rPr>
          <w:iCs/>
        </w:rPr>
        <w:t xml:space="preserve"> of</w:t>
      </w:r>
      <w:r>
        <w:rPr>
          <w:iCs/>
        </w:rPr>
        <w:t xml:space="preserve">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104" w:name="_Ref134646854"/>
      <w:bookmarkStart w:id="105" w:name="_Toc135132590"/>
      <w:r w:rsidRPr="004560CB">
        <w:rPr>
          <w:lang w:val="en-GB"/>
        </w:rPr>
        <w:lastRenderedPageBreak/>
        <w:t>Ethics</w:t>
      </w:r>
      <w:bookmarkEnd w:id="104"/>
      <w:bookmarkEnd w:id="105"/>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07257F2C"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w:t>
      </w:r>
      <w:r w:rsidR="005F2CF5">
        <w:t>n internal</w:t>
      </w:r>
      <w:r w:rsidR="00160B2E">
        <w:t xml:space="preserve"> need for transparency</w:t>
      </w:r>
      <w:r w:rsidR="0047404D">
        <w:t>.</w:t>
      </w:r>
    </w:p>
    <w:p w14:paraId="28945B8A" w14:textId="657485F6"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w:t>
      </w:r>
      <w:r w:rsidR="00AD3176">
        <w:t xml:space="preserve"> then</w:t>
      </w:r>
      <w:r w:rsidR="007C5B32">
        <w:t xml:space="preserve"> the team leader who is responsible? Or is the organisation </w:t>
      </w:r>
      <w:r w:rsidR="00645236">
        <w:t>at</w:t>
      </w:r>
      <w:r w:rsidR="007C5B32">
        <w:t xml:space="preserve"> fault for not having clear directives and guide</w:t>
      </w:r>
      <w:r w:rsidR="001923AA">
        <w:t>lin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106" w:name="_Ref134628043"/>
      <w:bookmarkStart w:id="107" w:name="_Toc135132591"/>
      <w:r>
        <w:rPr>
          <w:lang w:val="en-GB"/>
        </w:rPr>
        <w:t>F</w:t>
      </w:r>
      <w:r w:rsidR="00956726" w:rsidRPr="004560CB">
        <w:rPr>
          <w:lang w:val="en-GB"/>
        </w:rPr>
        <w:t>uture work</w:t>
      </w:r>
      <w:bookmarkEnd w:id="106"/>
      <w:bookmarkEnd w:id="107"/>
    </w:p>
    <w:p w14:paraId="7CEEB85F" w14:textId="31EFC3E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B33B74">
        <w:t>F</w:t>
      </w:r>
      <w:r w:rsidR="00A53FD9">
        <w:t xml:space="preserve">urther research could be conducted on </w:t>
      </w:r>
      <w:r w:rsidR="009157D7">
        <w:t>creating</w:t>
      </w:r>
      <w:r w:rsidR="00A53FD9">
        <w:t xml:space="preserve"> dynamic visualisations that empower</w:t>
      </w:r>
      <w:r w:rsidR="00AA6D3C">
        <w:t xml:space="preserve"> people who are not </w:t>
      </w:r>
      <w:r w:rsidR="00A53FD9">
        <w:t>data analysts to build and visualise complex data.</w:t>
      </w:r>
      <w:r w:rsidR="00390A86">
        <w:t xml:space="preserve"> </w:t>
      </w:r>
      <w:r w:rsidR="001C2CC2">
        <w:t>On top of that</w:t>
      </w:r>
      <w:r w:rsidR="00390A86">
        <w:t>,</w:t>
      </w:r>
      <w:r w:rsidR="001C2CC2">
        <w:t xml:space="preserve"> more</w:t>
      </w:r>
      <w:r w:rsidR="00390A86">
        <w:t xml:space="preserve">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w:t>
      </w:r>
      <w:r w:rsidR="00582DAA">
        <w:t xml:space="preserve"> and</w:t>
      </w:r>
      <w:r w:rsidR="00006404">
        <w:t xml:space="preserve">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108" w:name="_Toc135132592"/>
      <w:r w:rsidRPr="004560CB">
        <w:rPr>
          <w:lang w:val="en-GB"/>
        </w:rPr>
        <w:lastRenderedPageBreak/>
        <w:t>Conclusion</w:t>
      </w:r>
      <w:bookmarkEnd w:id="108"/>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305EB731" w14:textId="0BB87263" w:rsidR="00D567D0" w:rsidRDefault="00732DED" w:rsidP="009A6214">
      <w:pPr>
        <w:pStyle w:val="ListParagraph"/>
        <w:numPr>
          <w:ilvl w:val="0"/>
          <w:numId w:val="45"/>
        </w:numPr>
      </w:pPr>
      <w:r>
        <w:t xml:space="preserve">The process of designing a user-centred visualisation can </w:t>
      </w:r>
      <w:r w:rsidR="00DA37A9">
        <w:t>uncover issues larger than the visualisation itself.</w:t>
      </w:r>
    </w:p>
    <w:p w14:paraId="6983302E" w14:textId="6A971748" w:rsidR="00B7308E" w:rsidRPr="004560CB" w:rsidRDefault="00B7308E" w:rsidP="00013067">
      <w:pPr>
        <w:pStyle w:val="Heading1"/>
        <w:rPr>
          <w:lang w:val="en-GB"/>
        </w:rPr>
      </w:pPr>
      <w:bookmarkStart w:id="109" w:name="_Toc135132593"/>
      <w:r w:rsidRPr="004560CB">
        <w:rPr>
          <w:lang w:val="en-GB"/>
        </w:rPr>
        <w:t>References</w:t>
      </w:r>
      <w:bookmarkEnd w:id="109"/>
    </w:p>
    <w:p w14:paraId="7C94C668" w14:textId="77777777" w:rsidR="00A4292E" w:rsidRPr="00A4292E" w:rsidRDefault="00ED4E45" w:rsidP="00A4292E">
      <w:pPr>
        <w:pStyle w:val="Bibliography"/>
      </w:pPr>
      <w:r w:rsidRPr="004560CB">
        <w:fldChar w:fldCharType="begin"/>
      </w:r>
      <w:r w:rsidR="00562338">
        <w:instrText xml:space="preserve"> ADDIN ZOTERO_BIBL {"uncited":[],"omitted":[],"custom":[]} CSL_BIBLIOGRAPHY </w:instrText>
      </w:r>
      <w:r w:rsidRPr="004560CB">
        <w:fldChar w:fldCharType="separate"/>
      </w:r>
      <w:r w:rsidR="00A4292E" w:rsidRPr="00A4292E">
        <w:t xml:space="preserve">Abras, C., Maloney-Krichmar, D., &amp; Preece, J. (2004). User-Centered Design. </w:t>
      </w:r>
      <w:r w:rsidR="00A4292E" w:rsidRPr="00A4292E">
        <w:rPr>
          <w:i/>
          <w:iCs/>
        </w:rPr>
        <w:t>Encyclopedia of Human-Computer Interaction</w:t>
      </w:r>
      <w:r w:rsidR="00A4292E" w:rsidRPr="00A4292E">
        <w:t>, 14.</w:t>
      </w:r>
    </w:p>
    <w:p w14:paraId="728C77C4" w14:textId="77777777" w:rsidR="00A4292E" w:rsidRPr="00A4292E" w:rsidRDefault="00A4292E" w:rsidP="00A4292E">
      <w:pPr>
        <w:pStyle w:val="Bibliography"/>
      </w:pPr>
      <w:r w:rsidRPr="00A4292E">
        <w:t xml:space="preserve">Ammar, W., Groeneveld, D., Bhagavatula, C., Beltagy, I., Crawford, M., Downey, D., Dunkelberger, J., Elgohary, A., Feldman, S., Ha, V., Kinney, R., Kohlmeier, S., Lo, K., Murray, T., Ooi, H.-H., Peters, M., Power, J., Skjonsberg, S., Wang, L. L., … Etzioni, O. (2018). </w:t>
      </w:r>
      <w:r w:rsidRPr="00A4292E">
        <w:rPr>
          <w:i/>
          <w:iCs/>
        </w:rPr>
        <w:t>Construction of the Literature Graph in Semantic Scholar</w:t>
      </w:r>
      <w:r w:rsidRPr="00A4292E">
        <w:t xml:space="preserve"> (arXiv:1805.02262). arXiv. http://arxiv.org/abs/1805.02262</w:t>
      </w:r>
    </w:p>
    <w:p w14:paraId="11DBA14D" w14:textId="77777777" w:rsidR="00A4292E" w:rsidRPr="00A4292E" w:rsidRDefault="00A4292E" w:rsidP="00A4292E">
      <w:pPr>
        <w:pStyle w:val="Bibliography"/>
      </w:pPr>
      <w:r w:rsidRPr="00A4292E">
        <w:t xml:space="preserve">Andrienko, G., Andrienko, N., Drucker, S. M., Fekete, J.-D., Fisher, D., Idreos, S., Kraska, T., Li, G., Ma, K.-L., Mackinlay, J. D., Oulasvirta, A., Schreck, T., Schmann, H., Stonebraker, M., Auber, D., Bikakis, N., Chrysanthis, P. K., Papastefanatos, G., &amp; Sharaf, M. A. (2020, March </w:t>
      </w:r>
      <w:r w:rsidRPr="00A4292E">
        <w:lastRenderedPageBreak/>
        <w:t xml:space="preserve">30). </w:t>
      </w:r>
      <w:r w:rsidRPr="00A4292E">
        <w:rPr>
          <w:i/>
          <w:iCs/>
        </w:rPr>
        <w:t>Big Data Visualization and Analytics: Future Research Challenges and Emerging Applications</w:t>
      </w:r>
      <w:r w:rsidRPr="00A4292E">
        <w:t>. BigVis 2020: Big Data Visual Exploration and Analytics. https://hal.inria.fr/hal-02568845</w:t>
      </w:r>
    </w:p>
    <w:p w14:paraId="31C7CDA2" w14:textId="77777777" w:rsidR="00A4292E" w:rsidRPr="00A4292E" w:rsidRDefault="00A4292E" w:rsidP="00A4292E">
      <w:pPr>
        <w:pStyle w:val="Bibliography"/>
      </w:pPr>
      <w:r w:rsidRPr="00A4292E">
        <w:t xml:space="preserve">Apple. (2023). </w:t>
      </w:r>
      <w:r w:rsidRPr="00A4292E">
        <w:rPr>
          <w:i/>
          <w:iCs/>
        </w:rPr>
        <w:t>IOS - Health</w:t>
      </w:r>
      <w:r w:rsidRPr="00A4292E">
        <w:t>. Apple. https://www.apple.com/ios/health/</w:t>
      </w:r>
    </w:p>
    <w:p w14:paraId="59287E57" w14:textId="77777777" w:rsidR="00A4292E" w:rsidRPr="00A4292E" w:rsidRDefault="00A4292E" w:rsidP="00A4292E">
      <w:pPr>
        <w:pStyle w:val="Bibliography"/>
      </w:pPr>
      <w:r w:rsidRPr="00A4292E">
        <w:t xml:space="preserve">Asturiano, V. (2023). </w:t>
      </w:r>
      <w:r w:rsidRPr="00A4292E">
        <w:rPr>
          <w:i/>
          <w:iCs/>
        </w:rPr>
        <w:t>Force-graph</w:t>
      </w:r>
      <w:r w:rsidRPr="00A4292E">
        <w:t xml:space="preserve"> (1.43.1) [JavaScript]. https://github.com/vasturiano/force-graph (Original work published 2018)</w:t>
      </w:r>
    </w:p>
    <w:p w14:paraId="0183BC2E" w14:textId="77777777" w:rsidR="00A4292E" w:rsidRPr="00A4292E" w:rsidRDefault="00A4292E" w:rsidP="00A4292E">
      <w:pPr>
        <w:pStyle w:val="Bibliography"/>
      </w:pPr>
      <w:r w:rsidRPr="00A4292E">
        <w:t xml:space="preserve">Bertin, J., &amp; Barbut, M. (1968). </w:t>
      </w:r>
      <w:r w:rsidRPr="00A4292E">
        <w:rPr>
          <w:i/>
          <w:iCs/>
        </w:rPr>
        <w:t>Sémiologie graphique: Les diagrammes, les réseaux, les cartes</w:t>
      </w:r>
      <w:r w:rsidRPr="00A4292E">
        <w:t>. La Haye, Mouton.</w:t>
      </w:r>
    </w:p>
    <w:p w14:paraId="35D6EBC1" w14:textId="77777777" w:rsidR="00A4292E" w:rsidRPr="00A4292E" w:rsidRDefault="00A4292E" w:rsidP="00A4292E">
      <w:pPr>
        <w:pStyle w:val="Bibliography"/>
      </w:pPr>
      <w:r w:rsidRPr="00A4292E">
        <w:t xml:space="preserve">Beyer, H., &amp; Holtzblatt, K. (1998). </w:t>
      </w:r>
      <w:r w:rsidRPr="00A4292E">
        <w:rPr>
          <w:i/>
          <w:iCs/>
        </w:rPr>
        <w:t>Contextual design: Defining customer-centered systems</w:t>
      </w:r>
      <w:r w:rsidRPr="00A4292E">
        <w:t>. Morgan Kaufmann.</w:t>
      </w:r>
    </w:p>
    <w:p w14:paraId="111F2A0D" w14:textId="77777777" w:rsidR="00A4292E" w:rsidRPr="00A4292E" w:rsidRDefault="00A4292E" w:rsidP="00A4292E">
      <w:pPr>
        <w:pStyle w:val="Bibliography"/>
      </w:pPr>
      <w:r w:rsidRPr="00A4292E">
        <w:t xml:space="preserve">Bostock, M. (2021). </w:t>
      </w:r>
      <w:r w:rsidRPr="00A4292E">
        <w:rPr>
          <w:i/>
          <w:iCs/>
        </w:rPr>
        <w:t>D3.js</w:t>
      </w:r>
      <w:r w:rsidRPr="00A4292E">
        <w:t>. D</w:t>
      </w:r>
      <w:proofErr w:type="gramStart"/>
      <w:r w:rsidRPr="00A4292E">
        <w:t>3.Js</w:t>
      </w:r>
      <w:proofErr w:type="gramEnd"/>
      <w:r w:rsidRPr="00A4292E">
        <w:t xml:space="preserve"> - Data-Driven Documents. https://d3js.org/</w:t>
      </w:r>
    </w:p>
    <w:p w14:paraId="739CF8FB" w14:textId="77777777" w:rsidR="00A4292E" w:rsidRPr="00A4292E" w:rsidRDefault="00A4292E" w:rsidP="00A4292E">
      <w:pPr>
        <w:pStyle w:val="Bibliography"/>
      </w:pPr>
      <w:r w:rsidRPr="00A4292E">
        <w:t xml:space="preserve">Brinkmann, S., Jacobsen, M. H., &amp; Kristiansen, S. (2014). Historical Overview of Qualitative Research in the Social Sciences. In </w:t>
      </w:r>
      <w:r w:rsidRPr="00A4292E">
        <w:rPr>
          <w:i/>
          <w:iCs/>
        </w:rPr>
        <w:t>Historical Overview of Qualitative Research in the Social Sciences</w:t>
      </w:r>
      <w:r w:rsidRPr="00A4292E">
        <w:t>.</w:t>
      </w:r>
    </w:p>
    <w:p w14:paraId="6808A13A" w14:textId="77777777" w:rsidR="00A4292E" w:rsidRPr="00A4292E" w:rsidRDefault="00A4292E" w:rsidP="00A4292E">
      <w:pPr>
        <w:pStyle w:val="Bibliography"/>
      </w:pPr>
      <w:r w:rsidRPr="00A4292E">
        <w:t xml:space="preserve">Buxton, B. (2007). </w:t>
      </w:r>
      <w:r w:rsidRPr="00A4292E">
        <w:rPr>
          <w:i/>
          <w:iCs/>
        </w:rPr>
        <w:t>Sketching user experiences: Getting the design right and the right design</w:t>
      </w:r>
      <w:r w:rsidRPr="00A4292E">
        <w:t>. Elsevier/Morgan Kaufmann.</w:t>
      </w:r>
    </w:p>
    <w:p w14:paraId="2E1E2B94" w14:textId="77777777" w:rsidR="00A4292E" w:rsidRPr="00A4292E" w:rsidRDefault="00A4292E" w:rsidP="00A4292E">
      <w:pPr>
        <w:pStyle w:val="Bibliography"/>
      </w:pPr>
      <w:r w:rsidRPr="00A4292E">
        <w:t xml:space="preserve">Chulani, S., Williams, C., &amp; Yaeli, A. (2008). Software development governance and its concerns. </w:t>
      </w:r>
      <w:r w:rsidRPr="00A4292E">
        <w:rPr>
          <w:i/>
          <w:iCs/>
        </w:rPr>
        <w:t>Proceedings of the 1st International Workshop on Software Development Governance</w:t>
      </w:r>
      <w:r w:rsidRPr="00A4292E">
        <w:t>, 3–6. https://doi.org/10.1145/1370720.1370723</w:t>
      </w:r>
    </w:p>
    <w:p w14:paraId="567A89C2" w14:textId="77777777" w:rsidR="00A4292E" w:rsidRPr="00A4292E" w:rsidRDefault="00A4292E" w:rsidP="00A4292E">
      <w:pPr>
        <w:pStyle w:val="Bibliography"/>
      </w:pPr>
      <w:r w:rsidRPr="00645CAB">
        <w:rPr>
          <w:lang w:val="sv-SE"/>
        </w:rPr>
        <w:t xml:space="preserve">Dahlbäck, N., Jönsson, A., &amp; Ahrenberg, L. (1993). </w:t>
      </w:r>
      <w:r w:rsidRPr="00A4292E">
        <w:t xml:space="preserve">Wizard of Oz studies: Why and how. </w:t>
      </w:r>
      <w:r w:rsidRPr="00A4292E">
        <w:rPr>
          <w:i/>
          <w:iCs/>
        </w:rPr>
        <w:t xml:space="preserve">Proceedings of the 1st International Conference on Intelligent User </w:t>
      </w:r>
      <w:proofErr w:type="gramStart"/>
      <w:r w:rsidRPr="00A4292E">
        <w:rPr>
          <w:i/>
          <w:iCs/>
        </w:rPr>
        <w:t>Interfaces  -</w:t>
      </w:r>
      <w:proofErr w:type="gramEnd"/>
      <w:r w:rsidRPr="00A4292E">
        <w:rPr>
          <w:i/>
          <w:iCs/>
        </w:rPr>
        <w:t xml:space="preserve"> IUI ’93</w:t>
      </w:r>
      <w:r w:rsidRPr="00A4292E">
        <w:t>, 193–200. https://doi.org/10.1145/169891.169968</w:t>
      </w:r>
    </w:p>
    <w:p w14:paraId="3603ABC6" w14:textId="77777777" w:rsidR="00A4292E" w:rsidRPr="00A4292E" w:rsidRDefault="00A4292E" w:rsidP="00A4292E">
      <w:pPr>
        <w:pStyle w:val="Bibliography"/>
      </w:pPr>
      <w:r w:rsidRPr="00A4292E">
        <w:t xml:space="preserve">Design Council. (2007). </w:t>
      </w:r>
      <w:r w:rsidRPr="00A4292E">
        <w:rPr>
          <w:i/>
          <w:iCs/>
        </w:rPr>
        <w:t>Eleven lessons: Managing design in eleven global brands. A study of the design process</w:t>
      </w:r>
      <w:r w:rsidRPr="00A4292E">
        <w:t xml:space="preserve">. Design Council UK. </w:t>
      </w:r>
      <w:r w:rsidRPr="00A4292E">
        <w:lastRenderedPageBreak/>
        <w:t>https://www.designcouncil.org.uk/our-work/skills-learning/resources/11-lessons-managing-design-global-brands/</w:t>
      </w:r>
    </w:p>
    <w:p w14:paraId="45E18BAB" w14:textId="77777777" w:rsidR="00A4292E" w:rsidRPr="00A4292E" w:rsidRDefault="00A4292E" w:rsidP="00A4292E">
      <w:pPr>
        <w:pStyle w:val="Bibliography"/>
      </w:pPr>
      <w:r w:rsidRPr="00A4292E">
        <w:t xml:space="preserve">Design Council. (2021). </w:t>
      </w:r>
      <w:r w:rsidRPr="00A4292E">
        <w:rPr>
          <w:i/>
          <w:iCs/>
        </w:rPr>
        <w:t>Beyond Net Zero: A Systematic Design Approach</w:t>
      </w:r>
      <w:r w:rsidRPr="00A4292E">
        <w:t xml:space="preserve"> (p. 60). Design Council. https://www.designcouncil.org.uk/fileadmin/uploads/dc/Documents/Beyond%2520Net%2520Zero%2520-%2520A%2520Systemic%2520Design%2520Approach.pdf</w:t>
      </w:r>
    </w:p>
    <w:p w14:paraId="78B7F68F" w14:textId="77777777" w:rsidR="00A4292E" w:rsidRPr="00A4292E" w:rsidRDefault="00A4292E" w:rsidP="00A4292E">
      <w:pPr>
        <w:pStyle w:val="Bibliography"/>
      </w:pPr>
      <w:r w:rsidRPr="00A4292E">
        <w:t xml:space="preserve">Design Council. (2019, May 17). </w:t>
      </w:r>
      <w:r w:rsidRPr="00A4292E">
        <w:rPr>
          <w:i/>
          <w:iCs/>
        </w:rPr>
        <w:t>Framework for Innovation: Design Council’s evolved Double Diamond</w:t>
      </w:r>
      <w:r w:rsidRPr="00A4292E">
        <w:t>. https://www.designcouncil.org.uk/our-work/skills-learning/tools-frameworks/framework-for-innovation-design-councils-evolved-double-diamond/</w:t>
      </w:r>
    </w:p>
    <w:p w14:paraId="447ACB2D" w14:textId="77777777" w:rsidR="00A4292E" w:rsidRPr="00A4292E" w:rsidRDefault="00A4292E" w:rsidP="00A4292E">
      <w:pPr>
        <w:pStyle w:val="Bibliography"/>
      </w:pPr>
      <w:r w:rsidRPr="00A4292E">
        <w:t xml:space="preserve">Dimara, E., &amp; Perin, C. (2020). What is Interaction for Data Visualization? </w:t>
      </w:r>
      <w:r w:rsidRPr="00A4292E">
        <w:rPr>
          <w:i/>
          <w:iCs/>
        </w:rPr>
        <w:t>IEEE Transactions on Visualization and Computer Graphics</w:t>
      </w:r>
      <w:r w:rsidRPr="00A4292E">
        <w:t xml:space="preserve">, </w:t>
      </w:r>
      <w:r w:rsidRPr="00A4292E">
        <w:rPr>
          <w:i/>
          <w:iCs/>
        </w:rPr>
        <w:t>26</w:t>
      </w:r>
      <w:r w:rsidRPr="00A4292E">
        <w:t>(1), 119–129. https://doi.org/10.1109/TVCG.2019.2934283</w:t>
      </w:r>
    </w:p>
    <w:p w14:paraId="35D167AC" w14:textId="77777777" w:rsidR="00A4292E" w:rsidRPr="00A4292E" w:rsidRDefault="00A4292E" w:rsidP="00A4292E">
      <w:pPr>
        <w:pStyle w:val="Bibliography"/>
      </w:pPr>
      <w:r w:rsidRPr="00A4292E">
        <w:t xml:space="preserve">Few, S. (2023). </w:t>
      </w:r>
      <w:r w:rsidRPr="00A4292E">
        <w:rPr>
          <w:i/>
          <w:iCs/>
        </w:rPr>
        <w:t>Data Visualization for Human Perception</w:t>
      </w:r>
      <w:r w:rsidRPr="00A4292E">
        <w:t>. Interaction Design Foundation. https://www.interaction-design.org/literature/book/the-encyclopedia-of-human-computer-interaction-2nd-ed/data-visualization-for-human-perception</w:t>
      </w:r>
    </w:p>
    <w:p w14:paraId="3D8301A8" w14:textId="77777777" w:rsidR="00A4292E" w:rsidRPr="00A4292E" w:rsidRDefault="00A4292E" w:rsidP="00A4292E">
      <w:pPr>
        <w:pStyle w:val="Bibliography"/>
      </w:pPr>
      <w:r w:rsidRPr="00A4292E">
        <w:t xml:space="preserve">Figma. (2023). </w:t>
      </w:r>
      <w:r w:rsidRPr="00A4292E">
        <w:rPr>
          <w:i/>
          <w:iCs/>
        </w:rPr>
        <w:t>FigJam</w:t>
      </w:r>
      <w:r w:rsidRPr="00A4292E">
        <w:t>. Figma. https://www.figma.com/figjam/</w:t>
      </w:r>
    </w:p>
    <w:p w14:paraId="65E37181" w14:textId="77777777" w:rsidR="00A4292E" w:rsidRPr="00A4292E" w:rsidRDefault="00A4292E" w:rsidP="00A4292E">
      <w:pPr>
        <w:pStyle w:val="Bibliography"/>
      </w:pPr>
      <w:r w:rsidRPr="00A4292E">
        <w:t xml:space="preserve">Fitbit. (2023). </w:t>
      </w:r>
      <w:r w:rsidRPr="00A4292E">
        <w:rPr>
          <w:i/>
          <w:iCs/>
        </w:rPr>
        <w:t>Fitbit</w:t>
      </w:r>
      <w:r w:rsidRPr="00A4292E">
        <w:t>. Official Site for Activity Trackers and More. https://www.fitbit.com/global/se/home</w:t>
      </w:r>
    </w:p>
    <w:p w14:paraId="61865C25" w14:textId="77777777" w:rsidR="00A4292E" w:rsidRPr="00A4292E" w:rsidRDefault="00A4292E" w:rsidP="00A4292E">
      <w:pPr>
        <w:pStyle w:val="Bibliography"/>
      </w:pPr>
      <w:r w:rsidRPr="00A4292E">
        <w:t xml:space="preserve">Fossey, E., Harvey, C., Mcdermott, F., &amp; Davidson, L. (2002). </w:t>
      </w:r>
      <w:r w:rsidRPr="00A4292E">
        <w:rPr>
          <w:i/>
          <w:iCs/>
        </w:rPr>
        <w:t>Understanding and Evaluating Qualitative Research</w:t>
      </w:r>
      <w:r w:rsidRPr="00A4292E">
        <w:t>.</w:t>
      </w:r>
    </w:p>
    <w:p w14:paraId="7A89E210" w14:textId="77777777" w:rsidR="00A4292E" w:rsidRPr="00A4292E" w:rsidRDefault="00A4292E" w:rsidP="00A4292E">
      <w:pPr>
        <w:pStyle w:val="Bibliography"/>
      </w:pPr>
      <w:r w:rsidRPr="00A4292E">
        <w:t xml:space="preserve">Fry, B. (2004). </w:t>
      </w:r>
      <w:r w:rsidRPr="00A4292E">
        <w:rPr>
          <w:i/>
          <w:iCs/>
        </w:rPr>
        <w:t>Computational Information Design</w:t>
      </w:r>
      <w:r w:rsidRPr="00A4292E">
        <w:t xml:space="preserve"> [PhD]. Massachusetts Institute of Technology.</w:t>
      </w:r>
    </w:p>
    <w:p w14:paraId="16B26BDD" w14:textId="77777777" w:rsidR="00A4292E" w:rsidRPr="00A4292E" w:rsidRDefault="00A4292E" w:rsidP="00A4292E">
      <w:pPr>
        <w:pStyle w:val="Bibliography"/>
      </w:pPr>
      <w:r w:rsidRPr="00A4292E">
        <w:t xml:space="preserve">Fry, B. (2008). </w:t>
      </w:r>
      <w:r w:rsidRPr="00A4292E">
        <w:rPr>
          <w:i/>
          <w:iCs/>
        </w:rPr>
        <w:t>Visualizing data</w:t>
      </w:r>
      <w:r w:rsidRPr="00A4292E">
        <w:t>. O’Reilly Media, Inc.</w:t>
      </w:r>
    </w:p>
    <w:p w14:paraId="55E0AE10" w14:textId="77777777" w:rsidR="00A4292E" w:rsidRPr="00A4292E" w:rsidRDefault="00A4292E" w:rsidP="00A4292E">
      <w:pPr>
        <w:pStyle w:val="Bibliography"/>
      </w:pPr>
      <w:r w:rsidRPr="00A4292E">
        <w:lastRenderedPageBreak/>
        <w:t xml:space="preserve">Google. (2023a). </w:t>
      </w:r>
      <w:r w:rsidRPr="00A4292E">
        <w:rPr>
          <w:i/>
          <w:iCs/>
        </w:rPr>
        <w:t>Google Maps</w:t>
      </w:r>
      <w:r w:rsidRPr="00A4292E">
        <w:t>. Google Maps. https://www.google.com/maps/@55.5880384,13.0322337,14z</w:t>
      </w:r>
    </w:p>
    <w:p w14:paraId="27827F2B" w14:textId="77777777" w:rsidR="00A4292E" w:rsidRPr="00A4292E" w:rsidRDefault="00A4292E" w:rsidP="00A4292E">
      <w:pPr>
        <w:pStyle w:val="Bibliography"/>
      </w:pPr>
      <w:r w:rsidRPr="00A4292E">
        <w:t xml:space="preserve">Google. (2023b). </w:t>
      </w:r>
      <w:r w:rsidRPr="00A4292E">
        <w:rPr>
          <w:i/>
          <w:iCs/>
        </w:rPr>
        <w:t>Google Sheets</w:t>
      </w:r>
      <w:r w:rsidRPr="00A4292E">
        <w:t>. Online Spreadsheet Editor | Google Workspace. https://www.facebook.com/GoogleDocs/</w:t>
      </w:r>
    </w:p>
    <w:p w14:paraId="545568EA" w14:textId="77777777" w:rsidR="00A4292E" w:rsidRPr="00A4292E" w:rsidRDefault="00A4292E" w:rsidP="00A4292E">
      <w:pPr>
        <w:pStyle w:val="Bibliography"/>
      </w:pPr>
      <w:r w:rsidRPr="00A4292E">
        <w:t xml:space="preserve">Gustafsson, D. (2019). </w:t>
      </w:r>
      <w:r w:rsidRPr="00A4292E">
        <w:rPr>
          <w:i/>
          <w:iCs/>
        </w:rPr>
        <w:t>Analysing the Double diamond design process through research &amp; implementation</w:t>
      </w:r>
      <w:r w:rsidRPr="00A4292E">
        <w:t xml:space="preserve"> [Master of Arts, Aalto University]. https://aaltodoc.aalto.fi/bitstream/handle/123456789/39285/master_Gustafsson_Daniel_2019.pdf?sequence=1&amp;isAllowed=y</w:t>
      </w:r>
    </w:p>
    <w:p w14:paraId="6BA6C01B" w14:textId="77777777" w:rsidR="00A4292E" w:rsidRPr="00A4292E" w:rsidRDefault="00A4292E" w:rsidP="00A4292E">
      <w:pPr>
        <w:pStyle w:val="Bibliography"/>
      </w:pPr>
      <w:r w:rsidRPr="00A4292E">
        <w:t xml:space="preserve">Heer, J., Viégas, F. B., &amp; Wattenberg, M. (2007). Voyagers and voyeurs: Supporting asynchronous collaborative information visualization. </w:t>
      </w:r>
      <w:r w:rsidRPr="00A4292E">
        <w:rPr>
          <w:i/>
          <w:iCs/>
        </w:rPr>
        <w:t>Proceedings of the SIGCHI Conference on Human Factors in Computing Systems</w:t>
      </w:r>
      <w:r w:rsidRPr="00A4292E">
        <w:t>, 1029–1038. https://doi.org/10.1145/1240624.1240781</w:t>
      </w:r>
    </w:p>
    <w:p w14:paraId="7724C99C" w14:textId="77777777" w:rsidR="00A4292E" w:rsidRPr="00A4292E" w:rsidRDefault="00A4292E" w:rsidP="00A4292E">
      <w:pPr>
        <w:pStyle w:val="Bibliography"/>
      </w:pPr>
      <w:r w:rsidRPr="00A4292E">
        <w:t xml:space="preserve">Holzinger, A. (2005). Usability engineering methods for software developers. </w:t>
      </w:r>
      <w:r w:rsidRPr="00A4292E">
        <w:rPr>
          <w:i/>
          <w:iCs/>
        </w:rPr>
        <w:t>Communications of the ACM</w:t>
      </w:r>
      <w:r w:rsidRPr="00A4292E">
        <w:t xml:space="preserve">, </w:t>
      </w:r>
      <w:r w:rsidRPr="00A4292E">
        <w:rPr>
          <w:i/>
          <w:iCs/>
        </w:rPr>
        <w:t>48</w:t>
      </w:r>
      <w:r w:rsidRPr="00A4292E">
        <w:t>(1), 71–74. https://doi.org/10.1145/1039539.1039541</w:t>
      </w:r>
    </w:p>
    <w:p w14:paraId="595764F9" w14:textId="77777777" w:rsidR="00A4292E" w:rsidRPr="00A4292E" w:rsidRDefault="00A4292E" w:rsidP="00A4292E">
      <w:pPr>
        <w:pStyle w:val="Bibliography"/>
      </w:pPr>
      <w:r w:rsidRPr="00A4292E">
        <w:t xml:space="preserve">Home Assistant. (2023). </w:t>
      </w:r>
      <w:r w:rsidRPr="00A4292E">
        <w:rPr>
          <w:i/>
          <w:iCs/>
        </w:rPr>
        <w:t>Home Assistant</w:t>
      </w:r>
      <w:r w:rsidRPr="00A4292E">
        <w:t>. Home Assistant. https://www.home-assistant.io/</w:t>
      </w:r>
    </w:p>
    <w:p w14:paraId="08C995AD" w14:textId="77777777" w:rsidR="00A4292E" w:rsidRPr="00A4292E" w:rsidRDefault="00A4292E" w:rsidP="00A4292E">
      <w:pPr>
        <w:pStyle w:val="Bibliography"/>
      </w:pPr>
      <w:r w:rsidRPr="00A4292E">
        <w:t xml:space="preserve">Hornbæk, K., &amp; Oulasvirta, A. (2017). What Is Interaction? </w:t>
      </w:r>
      <w:r w:rsidRPr="00A4292E">
        <w:rPr>
          <w:i/>
          <w:iCs/>
        </w:rPr>
        <w:t>Proceedings of the 2017 CHI Conference on Human Factors in Computing Systems</w:t>
      </w:r>
      <w:r w:rsidRPr="00A4292E">
        <w:t>, 5040–5052. https://doi.org/10.1145/3025453.3025765</w:t>
      </w:r>
    </w:p>
    <w:p w14:paraId="387FD2EF" w14:textId="77777777" w:rsidR="00A4292E" w:rsidRPr="00A4292E" w:rsidRDefault="00A4292E" w:rsidP="00A4292E">
      <w:pPr>
        <w:pStyle w:val="Bibliography"/>
      </w:pPr>
      <w:r w:rsidRPr="00A4292E">
        <w:t xml:space="preserve">Houde, S., &amp; Hill, C. (1997). What do Prototypes Prototype? In </w:t>
      </w:r>
      <w:r w:rsidRPr="00A4292E">
        <w:rPr>
          <w:i/>
          <w:iCs/>
        </w:rPr>
        <w:t>Handbook of Human-Computer Interaction</w:t>
      </w:r>
      <w:r w:rsidRPr="00A4292E">
        <w:t xml:space="preserve"> (pp. 367–381). Elsevier. https://doi.org/10.1016/B978-044481862-1.50082-0</w:t>
      </w:r>
    </w:p>
    <w:p w14:paraId="1ACBE06F" w14:textId="77777777" w:rsidR="00A4292E" w:rsidRPr="00A4292E" w:rsidRDefault="00A4292E" w:rsidP="00A4292E">
      <w:pPr>
        <w:pStyle w:val="Bibliography"/>
      </w:pPr>
      <w:r w:rsidRPr="00A4292E">
        <w:t xml:space="preserve">Huron, S., Carpendale, S., Thudt, A., Tang, A., &amp; Mauerer, M. (2014). Constructive visualization. </w:t>
      </w:r>
      <w:r w:rsidRPr="00A4292E">
        <w:rPr>
          <w:i/>
          <w:iCs/>
        </w:rPr>
        <w:t xml:space="preserve">Proceedings of the 2014 Conference on </w:t>
      </w:r>
      <w:r w:rsidRPr="00A4292E">
        <w:rPr>
          <w:i/>
          <w:iCs/>
        </w:rPr>
        <w:lastRenderedPageBreak/>
        <w:t>Designing Interactive Systems</w:t>
      </w:r>
      <w:r w:rsidRPr="00A4292E">
        <w:t>, 433–442. https://doi.org/10.1145/2598510.2598566</w:t>
      </w:r>
    </w:p>
    <w:p w14:paraId="1A6DD25A" w14:textId="77777777" w:rsidR="00A4292E" w:rsidRPr="00A4292E" w:rsidRDefault="00A4292E" w:rsidP="00A4292E">
      <w:pPr>
        <w:pStyle w:val="Bibliography"/>
      </w:pPr>
      <w:r w:rsidRPr="00A4292E">
        <w:t xml:space="preserve">Knox, S., &amp; Burkard, A. W. (2009). Qualitative research interviews. </w:t>
      </w:r>
      <w:r w:rsidRPr="00A4292E">
        <w:rPr>
          <w:i/>
          <w:iCs/>
        </w:rPr>
        <w:t>Psychotherapy Research</w:t>
      </w:r>
      <w:r w:rsidRPr="00A4292E">
        <w:t xml:space="preserve">, </w:t>
      </w:r>
      <w:r w:rsidRPr="00A4292E">
        <w:rPr>
          <w:i/>
          <w:iCs/>
        </w:rPr>
        <w:t>19</w:t>
      </w:r>
      <w:r w:rsidRPr="00A4292E">
        <w:t>(4–5), 566–575. https://doi.org/10.1080/10503300802702105</w:t>
      </w:r>
    </w:p>
    <w:p w14:paraId="022B79E0" w14:textId="77777777" w:rsidR="00A4292E" w:rsidRPr="00645CAB" w:rsidRDefault="00A4292E" w:rsidP="00A4292E">
      <w:pPr>
        <w:pStyle w:val="Bibliography"/>
        <w:rPr>
          <w:lang w:val="sv-SE"/>
        </w:rPr>
      </w:pPr>
      <w:r w:rsidRPr="00A4292E">
        <w:t xml:space="preserve">Komoot. (2023). </w:t>
      </w:r>
      <w:r w:rsidRPr="00A4292E">
        <w:rPr>
          <w:i/>
          <w:iCs/>
        </w:rPr>
        <w:t xml:space="preserve">Komoot | Find, </w:t>
      </w:r>
      <w:proofErr w:type="gramStart"/>
      <w:r w:rsidRPr="00A4292E">
        <w:rPr>
          <w:i/>
          <w:iCs/>
        </w:rPr>
        <w:t>plan</w:t>
      </w:r>
      <w:proofErr w:type="gramEnd"/>
      <w:r w:rsidRPr="00A4292E">
        <w:rPr>
          <w:i/>
          <w:iCs/>
        </w:rPr>
        <w:t xml:space="preserve"> and share your adventures</w:t>
      </w:r>
      <w:r w:rsidRPr="00A4292E">
        <w:t xml:space="preserve">. </w:t>
      </w:r>
      <w:r w:rsidRPr="00645CAB">
        <w:rPr>
          <w:lang w:val="sv-SE"/>
        </w:rPr>
        <w:t>Komoot. https://www.komoot.com</w:t>
      </w:r>
    </w:p>
    <w:p w14:paraId="58EF3C2C" w14:textId="77777777" w:rsidR="00A4292E" w:rsidRPr="00A4292E" w:rsidRDefault="00A4292E" w:rsidP="00A4292E">
      <w:pPr>
        <w:pStyle w:val="Bibliography"/>
      </w:pPr>
      <w:r w:rsidRPr="00645CAB">
        <w:rPr>
          <w:lang w:val="sv-SE"/>
        </w:rPr>
        <w:t xml:space="preserve">Lim, Y.-K., Stolterman, E., &amp; Tenenberg, J. (2008). </w:t>
      </w:r>
      <w:r w:rsidRPr="00A4292E">
        <w:t xml:space="preserve">The anatomy of prototypes: Prototypes as filters, prototypes as manifestations of design ideas. </w:t>
      </w:r>
      <w:r w:rsidRPr="00A4292E">
        <w:rPr>
          <w:i/>
          <w:iCs/>
        </w:rPr>
        <w:t>ACM Transactions on Computer-Human Interaction</w:t>
      </w:r>
      <w:r w:rsidRPr="00A4292E">
        <w:t xml:space="preserve">, </w:t>
      </w:r>
      <w:r w:rsidRPr="00A4292E">
        <w:rPr>
          <w:i/>
          <w:iCs/>
        </w:rPr>
        <w:t>15</w:t>
      </w:r>
      <w:r w:rsidRPr="00A4292E">
        <w:t>(2), 1–27. https://doi.org/10.1145/1375761.1375762</w:t>
      </w:r>
    </w:p>
    <w:p w14:paraId="6CE44DDC" w14:textId="77777777" w:rsidR="00A4292E" w:rsidRPr="00A4292E" w:rsidRDefault="00A4292E" w:rsidP="00A4292E">
      <w:pPr>
        <w:pStyle w:val="Bibliography"/>
      </w:pPr>
      <w:r w:rsidRPr="00A4292E">
        <w:t xml:space="preserve">Lima, M. (2023). </w:t>
      </w:r>
      <w:r w:rsidRPr="00A4292E">
        <w:rPr>
          <w:i/>
          <w:iCs/>
        </w:rPr>
        <w:t>Visualcomplexity.com</w:t>
      </w:r>
      <w:r w:rsidRPr="00A4292E">
        <w:t>. A Visual Exploration on Mapping Complex Networks. http://www.visualcomplexity.com/vc/</w:t>
      </w:r>
    </w:p>
    <w:p w14:paraId="0D8BD4A8" w14:textId="77777777" w:rsidR="00A4292E" w:rsidRPr="00A4292E" w:rsidRDefault="00A4292E" w:rsidP="00A4292E">
      <w:pPr>
        <w:pStyle w:val="Bibliography"/>
      </w:pPr>
      <w:r w:rsidRPr="00A4292E">
        <w:t xml:space="preserve">Mao, J.-Y., Vredenburg, K., Smith, P. W., &amp; Carey, T. (2005). The state of user-centered design practice. </w:t>
      </w:r>
      <w:r w:rsidRPr="00A4292E">
        <w:rPr>
          <w:i/>
          <w:iCs/>
        </w:rPr>
        <w:t>Communications of the ACM</w:t>
      </w:r>
      <w:r w:rsidRPr="00A4292E">
        <w:t xml:space="preserve">, </w:t>
      </w:r>
      <w:r w:rsidRPr="00A4292E">
        <w:rPr>
          <w:i/>
          <w:iCs/>
        </w:rPr>
        <w:t>48</w:t>
      </w:r>
      <w:r w:rsidRPr="00A4292E">
        <w:t>(3), 105–109. https://doi.org/10.1145/1047671.1047677</w:t>
      </w:r>
    </w:p>
    <w:p w14:paraId="4869DB84" w14:textId="77777777" w:rsidR="00A4292E" w:rsidRPr="00A4292E" w:rsidRDefault="00A4292E" w:rsidP="00A4292E">
      <w:pPr>
        <w:pStyle w:val="Bibliography"/>
      </w:pPr>
      <w:r w:rsidRPr="00A4292E">
        <w:t xml:space="preserve">Marcus, A., &amp; Rosenzweig, E. (Eds.). (2020). </w:t>
      </w:r>
      <w:r w:rsidRPr="00A4292E">
        <w:rPr>
          <w:i/>
          <w:iCs/>
        </w:rPr>
        <w:t>Design, User Experience, and Usability. Interaction Design: 9th International Conference, DUXU 2020, Held as Part of the 22nd HCI International Conference, HCII 2020, Copenhagen, Denmark, July 19–24, 2020, Proceedings, Part I</w:t>
      </w:r>
      <w:r w:rsidRPr="00A4292E">
        <w:t xml:space="preserve"> (Vol. 12200). Springer International Publishing. https://doi.org/10.1007/978-3-030-49713-2</w:t>
      </w:r>
    </w:p>
    <w:p w14:paraId="2017306B" w14:textId="77777777" w:rsidR="00A4292E" w:rsidRPr="00A4292E" w:rsidRDefault="00A4292E" w:rsidP="00A4292E">
      <w:pPr>
        <w:pStyle w:val="Bibliography"/>
      </w:pPr>
      <w:r w:rsidRPr="00A4292E">
        <w:t xml:space="preserve">Martin, B., &amp; Hanington, B. (2012). Universal methods of design: 100 ways to research complex problems, develop innovative ideas, and design effective solutions. </w:t>
      </w:r>
      <w:r w:rsidRPr="00A4292E">
        <w:rPr>
          <w:i/>
          <w:iCs/>
        </w:rPr>
        <w:t>Choice Reviews Online</w:t>
      </w:r>
      <w:r w:rsidRPr="00A4292E">
        <w:t xml:space="preserve">, </w:t>
      </w:r>
      <w:r w:rsidRPr="00A4292E">
        <w:rPr>
          <w:i/>
          <w:iCs/>
        </w:rPr>
        <w:t>49</w:t>
      </w:r>
      <w:r w:rsidRPr="00A4292E">
        <w:t>(10), 49-5403-49–5403. https://doi.org/10.5860/CHOICE.49-5403</w:t>
      </w:r>
    </w:p>
    <w:p w14:paraId="34A94E11" w14:textId="77777777" w:rsidR="00A4292E" w:rsidRPr="00645CAB" w:rsidRDefault="00A4292E" w:rsidP="00A4292E">
      <w:pPr>
        <w:pStyle w:val="Bibliography"/>
        <w:rPr>
          <w:lang w:val="sv-SE"/>
        </w:rPr>
      </w:pPr>
      <w:r w:rsidRPr="00A4292E">
        <w:lastRenderedPageBreak/>
        <w:t xml:space="preserve">Microsoft. (2023a). </w:t>
      </w:r>
      <w:r w:rsidRPr="00A4292E">
        <w:rPr>
          <w:i/>
          <w:iCs/>
        </w:rPr>
        <w:t>Microsoft Excel</w:t>
      </w:r>
      <w:r w:rsidRPr="00A4292E">
        <w:t xml:space="preserve">. </w:t>
      </w:r>
      <w:r w:rsidRPr="00645CAB">
        <w:rPr>
          <w:lang w:val="sv-SE"/>
        </w:rPr>
        <w:t>Kalkylprogram | Microsoft 365. https://www.microsoft.com/sv-se/microsoft-365/excel</w:t>
      </w:r>
    </w:p>
    <w:p w14:paraId="5E24A9CE" w14:textId="77777777" w:rsidR="00A4292E" w:rsidRPr="00A4292E" w:rsidRDefault="00A4292E" w:rsidP="00A4292E">
      <w:pPr>
        <w:pStyle w:val="Bibliography"/>
      </w:pPr>
      <w:r w:rsidRPr="00A4292E">
        <w:t xml:space="preserve">Microsoft. (2023b). </w:t>
      </w:r>
      <w:r w:rsidRPr="00A4292E">
        <w:rPr>
          <w:i/>
          <w:iCs/>
        </w:rPr>
        <w:t>Microsoft Power BI</w:t>
      </w:r>
      <w:r w:rsidRPr="00A4292E">
        <w:t>. Datavisualisering. https://powerbi.microsoft.com/sv-se/</w:t>
      </w:r>
    </w:p>
    <w:p w14:paraId="3F93368D" w14:textId="77777777" w:rsidR="00A4292E" w:rsidRPr="00645CAB" w:rsidRDefault="00A4292E" w:rsidP="00A4292E">
      <w:pPr>
        <w:pStyle w:val="Bibliography"/>
        <w:rPr>
          <w:lang w:val="sv-SE"/>
        </w:rPr>
      </w:pPr>
      <w:r w:rsidRPr="00A4292E">
        <w:t xml:space="preserve">Moran, K. (2019, December 1). </w:t>
      </w:r>
      <w:r w:rsidRPr="00A4292E">
        <w:rPr>
          <w:i/>
          <w:iCs/>
        </w:rPr>
        <w:t>Usability Testing 101</w:t>
      </w:r>
      <w:r w:rsidRPr="00A4292E">
        <w:t xml:space="preserve">. </w:t>
      </w:r>
      <w:r w:rsidRPr="00645CAB">
        <w:rPr>
          <w:lang w:val="sv-SE"/>
        </w:rPr>
        <w:t>Nielsen Norman Group. https://www.nngroup.com/articles/usability-testing-101/</w:t>
      </w:r>
    </w:p>
    <w:p w14:paraId="0DA09C96" w14:textId="77777777" w:rsidR="00A4292E" w:rsidRPr="00A4292E" w:rsidRDefault="00A4292E" w:rsidP="00A4292E">
      <w:pPr>
        <w:pStyle w:val="Bibliography"/>
      </w:pPr>
      <w:r w:rsidRPr="00A4292E">
        <w:t xml:space="preserve">Norman, D. A., &amp; Draper, S. W. (Eds.). (1986). </w:t>
      </w:r>
      <w:r w:rsidRPr="00A4292E">
        <w:rPr>
          <w:i/>
          <w:iCs/>
        </w:rPr>
        <w:t xml:space="preserve">User centered system design: </w:t>
      </w:r>
      <w:proofErr w:type="gramStart"/>
      <w:r w:rsidRPr="00A4292E">
        <w:rPr>
          <w:i/>
          <w:iCs/>
        </w:rPr>
        <w:t>New</w:t>
      </w:r>
      <w:proofErr w:type="gramEnd"/>
      <w:r w:rsidRPr="00A4292E">
        <w:rPr>
          <w:i/>
          <w:iCs/>
        </w:rPr>
        <w:t xml:space="preserve"> perspectives on human-computer interaction</w:t>
      </w:r>
      <w:r w:rsidRPr="00A4292E">
        <w:t>. L. Erlbaum Associates.</w:t>
      </w:r>
    </w:p>
    <w:p w14:paraId="65A3E667" w14:textId="77777777" w:rsidR="00A4292E" w:rsidRPr="00A4292E" w:rsidRDefault="00A4292E" w:rsidP="00A4292E">
      <w:pPr>
        <w:pStyle w:val="Bibliography"/>
      </w:pPr>
      <w:r w:rsidRPr="00A4292E">
        <w:t xml:space="preserve">On The Go Map. (2023). </w:t>
      </w:r>
      <w:r w:rsidRPr="00A4292E">
        <w:rPr>
          <w:i/>
          <w:iCs/>
        </w:rPr>
        <w:t>On The Go Map</w:t>
      </w:r>
      <w:r w:rsidRPr="00A4292E">
        <w:t>. http://onthegomap.com/</w:t>
      </w:r>
    </w:p>
    <w:p w14:paraId="5BCAFB4C" w14:textId="77777777" w:rsidR="00A4292E" w:rsidRPr="00A4292E" w:rsidRDefault="00A4292E" w:rsidP="00A4292E">
      <w:pPr>
        <w:pStyle w:val="Bibliography"/>
      </w:pPr>
      <w:r w:rsidRPr="00A4292E">
        <w:t xml:space="preserve">Ralph, P., &amp; Baltes, S. (2022). Paving the way for mature secondary research: The seven types of literature review. </w:t>
      </w:r>
      <w:r w:rsidRPr="00A4292E">
        <w:rPr>
          <w:i/>
          <w:iCs/>
        </w:rPr>
        <w:t>Proceedings of the 30th ACM Joint European Software Engineering Conference and Symposium on the Foundations of Software Engineering</w:t>
      </w:r>
      <w:r w:rsidRPr="00A4292E">
        <w:t>, 1632–1636. https://doi.org/10.1145/3540250.3560877</w:t>
      </w:r>
    </w:p>
    <w:p w14:paraId="15177272" w14:textId="77777777" w:rsidR="00A4292E" w:rsidRPr="00A4292E" w:rsidRDefault="00A4292E" w:rsidP="00A4292E">
      <w:pPr>
        <w:pStyle w:val="Bibliography"/>
      </w:pPr>
      <w:r w:rsidRPr="00A4292E">
        <w:t xml:space="preserve">Russel, E. (2019, October 1). </w:t>
      </w:r>
      <w:r w:rsidRPr="00A4292E">
        <w:rPr>
          <w:i/>
          <w:iCs/>
        </w:rPr>
        <w:t>9 things to know about Google’s maps data: Beyond the Map</w:t>
      </w:r>
      <w:r w:rsidRPr="00A4292E">
        <w:t>. Google Cloud Blog. https://cloud.google.com/blog/products/maps-platform/9-things-know-about-googles-maps-data-beyond-map</w:t>
      </w:r>
    </w:p>
    <w:p w14:paraId="3F8E3F1A" w14:textId="77777777" w:rsidR="00A4292E" w:rsidRPr="00A4292E" w:rsidRDefault="00A4292E" w:rsidP="00A4292E">
      <w:pPr>
        <w:pStyle w:val="Bibliography"/>
      </w:pPr>
      <w:r w:rsidRPr="00A4292E">
        <w:t xml:space="preserve">Sharp, H., Rogers, Y., &amp; Preece, J. (2007). </w:t>
      </w:r>
      <w:r w:rsidRPr="00A4292E">
        <w:rPr>
          <w:i/>
          <w:iCs/>
        </w:rPr>
        <w:t>Interaction design: Beyond human-computer interaction</w:t>
      </w:r>
      <w:r w:rsidRPr="00A4292E">
        <w:t xml:space="preserve"> (2nd ed). Wiley.</w:t>
      </w:r>
    </w:p>
    <w:p w14:paraId="4F17B16B" w14:textId="77777777" w:rsidR="00A4292E" w:rsidRPr="00A4292E" w:rsidRDefault="00A4292E" w:rsidP="00A4292E">
      <w:pPr>
        <w:pStyle w:val="Bibliography"/>
      </w:pPr>
      <w:r w:rsidRPr="00A4292E">
        <w:t xml:space="preserve">Shneiderman, B. (1996). </w:t>
      </w:r>
      <w:r w:rsidRPr="00A4292E">
        <w:rPr>
          <w:i/>
          <w:iCs/>
        </w:rPr>
        <w:t>The Eyes Have It: A Task by Data Type Taxonomy for Information Visualizations</w:t>
      </w:r>
      <w:r w:rsidRPr="00A4292E">
        <w:t>.</w:t>
      </w:r>
    </w:p>
    <w:p w14:paraId="5AFE4211" w14:textId="77777777" w:rsidR="00A4292E" w:rsidRPr="00A4292E" w:rsidRDefault="00A4292E" w:rsidP="00A4292E">
      <w:pPr>
        <w:pStyle w:val="Bibliography"/>
      </w:pPr>
      <w:r w:rsidRPr="00A4292E">
        <w:t xml:space="preserve">Strava. (2023). </w:t>
      </w:r>
      <w:r w:rsidRPr="00A4292E">
        <w:rPr>
          <w:i/>
          <w:iCs/>
        </w:rPr>
        <w:t>Strava | Running, Cycling &amp; Hiking App—Train, Track &amp; Share</w:t>
      </w:r>
      <w:r w:rsidRPr="00A4292E">
        <w:t>. https://www.strava.com/</w:t>
      </w:r>
    </w:p>
    <w:p w14:paraId="67396B1A" w14:textId="77777777" w:rsidR="00A4292E" w:rsidRPr="00645CAB" w:rsidRDefault="00A4292E" w:rsidP="00A4292E">
      <w:pPr>
        <w:pStyle w:val="Bibliography"/>
        <w:rPr>
          <w:lang w:val="sv-SE"/>
        </w:rPr>
      </w:pPr>
      <w:r w:rsidRPr="00A4292E">
        <w:t xml:space="preserve">Tableau. (2023). </w:t>
      </w:r>
      <w:r w:rsidRPr="00A4292E">
        <w:rPr>
          <w:i/>
          <w:iCs/>
        </w:rPr>
        <w:t>Tableau: Business Intelligence and Analytics Software</w:t>
      </w:r>
      <w:r w:rsidRPr="00A4292E">
        <w:t xml:space="preserve">. </w:t>
      </w:r>
      <w:r w:rsidRPr="00645CAB">
        <w:rPr>
          <w:lang w:val="sv-SE"/>
        </w:rPr>
        <w:t>Tableau. https://www.tableau.com/node/62770</w:t>
      </w:r>
    </w:p>
    <w:p w14:paraId="20CEB7FD" w14:textId="77777777" w:rsidR="00A4292E" w:rsidRPr="00A4292E" w:rsidRDefault="00A4292E" w:rsidP="00A4292E">
      <w:pPr>
        <w:pStyle w:val="Bibliography"/>
      </w:pPr>
      <w:r w:rsidRPr="00645CAB">
        <w:rPr>
          <w:lang w:val="sv-SE"/>
        </w:rPr>
        <w:lastRenderedPageBreak/>
        <w:t xml:space="preserve">Tarnavsky Eitan, A., Smolyansky, E., Knaan Harpaz, I., &amp; Perets, S. (2023). </w:t>
      </w:r>
      <w:r w:rsidRPr="00A4292E">
        <w:rPr>
          <w:i/>
          <w:iCs/>
        </w:rPr>
        <w:t>Connected Papers</w:t>
      </w:r>
      <w:r w:rsidRPr="00A4292E">
        <w:t>. Connected Papers | Find and Explore Academic Papers. https://www.connectedpapers.com/</w:t>
      </w:r>
    </w:p>
    <w:p w14:paraId="35751BD5" w14:textId="77777777" w:rsidR="00A4292E" w:rsidRPr="00A4292E" w:rsidRDefault="00A4292E" w:rsidP="00A4292E">
      <w:pPr>
        <w:pStyle w:val="Bibliography"/>
      </w:pPr>
      <w:r w:rsidRPr="00A4292E">
        <w:t xml:space="preserve">Thorne, S. (2000). Data analysis in qualitative research. </w:t>
      </w:r>
      <w:r w:rsidRPr="00A4292E">
        <w:rPr>
          <w:i/>
          <w:iCs/>
        </w:rPr>
        <w:t>Evidence-Based Nursing</w:t>
      </w:r>
      <w:r w:rsidRPr="00A4292E">
        <w:t xml:space="preserve">, </w:t>
      </w:r>
      <w:r w:rsidRPr="00A4292E">
        <w:rPr>
          <w:i/>
          <w:iCs/>
        </w:rPr>
        <w:t>3</w:t>
      </w:r>
      <w:r w:rsidRPr="00A4292E">
        <w:t>(3), 68–70. https://doi.org/10.1136/ebn.3.3.68</w:t>
      </w:r>
    </w:p>
    <w:p w14:paraId="68B999AF" w14:textId="77777777" w:rsidR="00A4292E" w:rsidRPr="00A4292E" w:rsidRDefault="00A4292E" w:rsidP="00A4292E">
      <w:pPr>
        <w:pStyle w:val="Bibliography"/>
      </w:pPr>
      <w:r w:rsidRPr="00A4292E">
        <w:t xml:space="preserve">Wood, L. E. (1997). Semi-structured interviewing for user-centered design. </w:t>
      </w:r>
      <w:r w:rsidRPr="00A4292E">
        <w:rPr>
          <w:i/>
          <w:iCs/>
        </w:rPr>
        <w:t>Interactions</w:t>
      </w:r>
      <w:r w:rsidRPr="00A4292E">
        <w:t xml:space="preserve">, </w:t>
      </w:r>
      <w:r w:rsidRPr="00A4292E">
        <w:rPr>
          <w:i/>
          <w:iCs/>
        </w:rPr>
        <w:t>4</w:t>
      </w:r>
      <w:r w:rsidRPr="00A4292E">
        <w:t>(2), 48–61. https://doi.org/10.1145/245129.245134</w:t>
      </w:r>
    </w:p>
    <w:p w14:paraId="44E5C6E4" w14:textId="1156425B" w:rsidR="006227A2" w:rsidRPr="00390054" w:rsidRDefault="00ED4E45" w:rsidP="00B7308E">
      <w:pPr>
        <w:rPr>
          <w:lang w:val="sv-SE"/>
        </w:rPr>
      </w:pPr>
      <w:r w:rsidRPr="004560CB">
        <w:fldChar w:fldCharType="end"/>
      </w:r>
    </w:p>
    <w:sectPr w:rsidR="006227A2" w:rsidRPr="00390054" w:rsidSect="00316902">
      <w:headerReference w:type="default" r:id="rId35"/>
      <w:footerReference w:type="default" r:id="rId36"/>
      <w:headerReference w:type="first" r:id="rId37"/>
      <w:pgSz w:w="11907" w:h="16839" w:code="9"/>
      <w:pgMar w:top="454" w:right="1871" w:bottom="851" w:left="2631" w:header="624"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D4A11" w14:textId="77777777" w:rsidR="00873A1C" w:rsidRDefault="00873A1C" w:rsidP="002E590C">
      <w:pPr>
        <w:spacing w:line="240" w:lineRule="auto"/>
      </w:pPr>
      <w:r>
        <w:separator/>
      </w:r>
    </w:p>
  </w:endnote>
  <w:endnote w:type="continuationSeparator" w:id="0">
    <w:p w14:paraId="793DAF0E" w14:textId="77777777" w:rsidR="00873A1C" w:rsidRDefault="00873A1C"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A2443" w14:textId="77777777" w:rsidR="00873A1C" w:rsidRDefault="00873A1C" w:rsidP="002E590C">
      <w:pPr>
        <w:spacing w:line="240" w:lineRule="auto"/>
      </w:pPr>
      <w:r>
        <w:separator/>
      </w:r>
    </w:p>
  </w:footnote>
  <w:footnote w:type="continuationSeparator" w:id="0">
    <w:p w14:paraId="1A84C811" w14:textId="77777777" w:rsidR="00873A1C" w:rsidRDefault="00873A1C"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8A2B94"/>
    <w:multiLevelType w:val="hybridMultilevel"/>
    <w:tmpl w:val="76342146"/>
    <w:lvl w:ilvl="0" w:tplc="F9E2DE3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4"/>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 w:numId="46" w16cid:durableId="260339606">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5D0"/>
    <w:rsid w:val="00001D5A"/>
    <w:rsid w:val="0000236B"/>
    <w:rsid w:val="000027EE"/>
    <w:rsid w:val="00002A72"/>
    <w:rsid w:val="00004DD2"/>
    <w:rsid w:val="00005228"/>
    <w:rsid w:val="00006404"/>
    <w:rsid w:val="00006413"/>
    <w:rsid w:val="00006B55"/>
    <w:rsid w:val="000078EC"/>
    <w:rsid w:val="00007BC5"/>
    <w:rsid w:val="00011D9D"/>
    <w:rsid w:val="00013067"/>
    <w:rsid w:val="00013702"/>
    <w:rsid w:val="00014138"/>
    <w:rsid w:val="0001539E"/>
    <w:rsid w:val="00015DFC"/>
    <w:rsid w:val="00016F16"/>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32C"/>
    <w:rsid w:val="0003181F"/>
    <w:rsid w:val="00033471"/>
    <w:rsid w:val="00033A74"/>
    <w:rsid w:val="000342A2"/>
    <w:rsid w:val="0003434D"/>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6A82"/>
    <w:rsid w:val="00047EEE"/>
    <w:rsid w:val="000505AD"/>
    <w:rsid w:val="000505CE"/>
    <w:rsid w:val="000508B9"/>
    <w:rsid w:val="00050976"/>
    <w:rsid w:val="00051A7E"/>
    <w:rsid w:val="00051B52"/>
    <w:rsid w:val="000525DD"/>
    <w:rsid w:val="00054ABD"/>
    <w:rsid w:val="000554A7"/>
    <w:rsid w:val="000608E0"/>
    <w:rsid w:val="00060F42"/>
    <w:rsid w:val="00061D8F"/>
    <w:rsid w:val="0006274F"/>
    <w:rsid w:val="00062765"/>
    <w:rsid w:val="00062927"/>
    <w:rsid w:val="00063541"/>
    <w:rsid w:val="00063673"/>
    <w:rsid w:val="000640AE"/>
    <w:rsid w:val="00064FD7"/>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270C"/>
    <w:rsid w:val="000832D7"/>
    <w:rsid w:val="00083619"/>
    <w:rsid w:val="00084B8A"/>
    <w:rsid w:val="00084F05"/>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4819"/>
    <w:rsid w:val="000951DF"/>
    <w:rsid w:val="0009537F"/>
    <w:rsid w:val="00095540"/>
    <w:rsid w:val="000955E8"/>
    <w:rsid w:val="000960FF"/>
    <w:rsid w:val="000962A3"/>
    <w:rsid w:val="00096588"/>
    <w:rsid w:val="0009734E"/>
    <w:rsid w:val="00097B0B"/>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194"/>
    <w:rsid w:val="000C087C"/>
    <w:rsid w:val="000C206D"/>
    <w:rsid w:val="000C2F9F"/>
    <w:rsid w:val="000C3101"/>
    <w:rsid w:val="000C642A"/>
    <w:rsid w:val="000C6659"/>
    <w:rsid w:val="000C66E2"/>
    <w:rsid w:val="000C78B0"/>
    <w:rsid w:val="000C7EAA"/>
    <w:rsid w:val="000D0AA8"/>
    <w:rsid w:val="000D15AF"/>
    <w:rsid w:val="000D197E"/>
    <w:rsid w:val="000D1E6E"/>
    <w:rsid w:val="000D29A5"/>
    <w:rsid w:val="000D2A46"/>
    <w:rsid w:val="000D3C3F"/>
    <w:rsid w:val="000D3CEA"/>
    <w:rsid w:val="000D4BCC"/>
    <w:rsid w:val="000D568D"/>
    <w:rsid w:val="000D5882"/>
    <w:rsid w:val="000D5C01"/>
    <w:rsid w:val="000D6C93"/>
    <w:rsid w:val="000E0167"/>
    <w:rsid w:val="000E03C9"/>
    <w:rsid w:val="000E0435"/>
    <w:rsid w:val="000E0916"/>
    <w:rsid w:val="000E0DE2"/>
    <w:rsid w:val="000E1177"/>
    <w:rsid w:val="000E1D23"/>
    <w:rsid w:val="000E2ADC"/>
    <w:rsid w:val="000E2D8B"/>
    <w:rsid w:val="000E365B"/>
    <w:rsid w:val="000E44D2"/>
    <w:rsid w:val="000E58C5"/>
    <w:rsid w:val="000E59C3"/>
    <w:rsid w:val="000E5FF9"/>
    <w:rsid w:val="000E6008"/>
    <w:rsid w:val="000E65E7"/>
    <w:rsid w:val="000E7F19"/>
    <w:rsid w:val="000F08AB"/>
    <w:rsid w:val="000F0C9F"/>
    <w:rsid w:val="000F0D78"/>
    <w:rsid w:val="000F3346"/>
    <w:rsid w:val="000F3B6A"/>
    <w:rsid w:val="000F4B82"/>
    <w:rsid w:val="000F58FA"/>
    <w:rsid w:val="000F5B22"/>
    <w:rsid w:val="000F667F"/>
    <w:rsid w:val="000F66BC"/>
    <w:rsid w:val="000F6887"/>
    <w:rsid w:val="000F6F10"/>
    <w:rsid w:val="000F6FC0"/>
    <w:rsid w:val="000F79CD"/>
    <w:rsid w:val="00100830"/>
    <w:rsid w:val="00100C4B"/>
    <w:rsid w:val="00100DF6"/>
    <w:rsid w:val="001016CE"/>
    <w:rsid w:val="00101C73"/>
    <w:rsid w:val="00101F15"/>
    <w:rsid w:val="00101FD2"/>
    <w:rsid w:val="00102768"/>
    <w:rsid w:val="001029C2"/>
    <w:rsid w:val="00102BB2"/>
    <w:rsid w:val="001032FE"/>
    <w:rsid w:val="0010346D"/>
    <w:rsid w:val="001037B2"/>
    <w:rsid w:val="00104EA6"/>
    <w:rsid w:val="00105016"/>
    <w:rsid w:val="001064DD"/>
    <w:rsid w:val="00106850"/>
    <w:rsid w:val="001070FF"/>
    <w:rsid w:val="00107358"/>
    <w:rsid w:val="001074D4"/>
    <w:rsid w:val="00110EB7"/>
    <w:rsid w:val="00112155"/>
    <w:rsid w:val="001124EF"/>
    <w:rsid w:val="001138F2"/>
    <w:rsid w:val="00114181"/>
    <w:rsid w:val="001145F4"/>
    <w:rsid w:val="00114C65"/>
    <w:rsid w:val="001165F3"/>
    <w:rsid w:val="00116E2C"/>
    <w:rsid w:val="00116ED7"/>
    <w:rsid w:val="0011795C"/>
    <w:rsid w:val="001202A5"/>
    <w:rsid w:val="00121003"/>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4131"/>
    <w:rsid w:val="00135215"/>
    <w:rsid w:val="001353F1"/>
    <w:rsid w:val="001358B8"/>
    <w:rsid w:val="00135E69"/>
    <w:rsid w:val="00135F57"/>
    <w:rsid w:val="0013614A"/>
    <w:rsid w:val="00136A26"/>
    <w:rsid w:val="001372B2"/>
    <w:rsid w:val="0014018F"/>
    <w:rsid w:val="001403FF"/>
    <w:rsid w:val="00140771"/>
    <w:rsid w:val="00140919"/>
    <w:rsid w:val="00140E96"/>
    <w:rsid w:val="001438D5"/>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5DFF"/>
    <w:rsid w:val="00157767"/>
    <w:rsid w:val="00157AD0"/>
    <w:rsid w:val="00160A89"/>
    <w:rsid w:val="00160B2E"/>
    <w:rsid w:val="00161D9D"/>
    <w:rsid w:val="00162003"/>
    <w:rsid w:val="0016245C"/>
    <w:rsid w:val="001627EF"/>
    <w:rsid w:val="00163653"/>
    <w:rsid w:val="00163BEA"/>
    <w:rsid w:val="00163C04"/>
    <w:rsid w:val="00164CAF"/>
    <w:rsid w:val="001650F6"/>
    <w:rsid w:val="00165DC0"/>
    <w:rsid w:val="00165F0D"/>
    <w:rsid w:val="00166F77"/>
    <w:rsid w:val="00167CBF"/>
    <w:rsid w:val="00167D8D"/>
    <w:rsid w:val="0017096F"/>
    <w:rsid w:val="00170D4A"/>
    <w:rsid w:val="00170DCF"/>
    <w:rsid w:val="001722E5"/>
    <w:rsid w:val="001724BE"/>
    <w:rsid w:val="001724BF"/>
    <w:rsid w:val="001732EB"/>
    <w:rsid w:val="00173FC7"/>
    <w:rsid w:val="0017467D"/>
    <w:rsid w:val="00174741"/>
    <w:rsid w:val="001747DD"/>
    <w:rsid w:val="0017481E"/>
    <w:rsid w:val="00174988"/>
    <w:rsid w:val="00174A98"/>
    <w:rsid w:val="001751F4"/>
    <w:rsid w:val="00175533"/>
    <w:rsid w:val="00176D6F"/>
    <w:rsid w:val="001779A3"/>
    <w:rsid w:val="00177B74"/>
    <w:rsid w:val="00180102"/>
    <w:rsid w:val="001804D5"/>
    <w:rsid w:val="00180A08"/>
    <w:rsid w:val="001817C9"/>
    <w:rsid w:val="00181800"/>
    <w:rsid w:val="00181BFF"/>
    <w:rsid w:val="0018272A"/>
    <w:rsid w:val="00182795"/>
    <w:rsid w:val="001827DE"/>
    <w:rsid w:val="00183A24"/>
    <w:rsid w:val="0018493D"/>
    <w:rsid w:val="001849DF"/>
    <w:rsid w:val="00184CE1"/>
    <w:rsid w:val="00185670"/>
    <w:rsid w:val="0018587C"/>
    <w:rsid w:val="00185B27"/>
    <w:rsid w:val="00186729"/>
    <w:rsid w:val="001907E6"/>
    <w:rsid w:val="001911EE"/>
    <w:rsid w:val="0019162F"/>
    <w:rsid w:val="001916FF"/>
    <w:rsid w:val="001923AA"/>
    <w:rsid w:val="00192491"/>
    <w:rsid w:val="00193967"/>
    <w:rsid w:val="00193DF4"/>
    <w:rsid w:val="00194295"/>
    <w:rsid w:val="001943EA"/>
    <w:rsid w:val="001946EB"/>
    <w:rsid w:val="001947B1"/>
    <w:rsid w:val="001949D0"/>
    <w:rsid w:val="00195E19"/>
    <w:rsid w:val="00195EDB"/>
    <w:rsid w:val="0019764E"/>
    <w:rsid w:val="00197F55"/>
    <w:rsid w:val="00197FAA"/>
    <w:rsid w:val="001A03EE"/>
    <w:rsid w:val="001A1817"/>
    <w:rsid w:val="001A25E4"/>
    <w:rsid w:val="001A2917"/>
    <w:rsid w:val="001A292C"/>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B674C"/>
    <w:rsid w:val="001C0002"/>
    <w:rsid w:val="001C07B6"/>
    <w:rsid w:val="001C08DF"/>
    <w:rsid w:val="001C1458"/>
    <w:rsid w:val="001C2948"/>
    <w:rsid w:val="001C2CC2"/>
    <w:rsid w:val="001C308F"/>
    <w:rsid w:val="001C30D4"/>
    <w:rsid w:val="001C3B8E"/>
    <w:rsid w:val="001C43F5"/>
    <w:rsid w:val="001C476E"/>
    <w:rsid w:val="001C4CA1"/>
    <w:rsid w:val="001C4DBB"/>
    <w:rsid w:val="001C5076"/>
    <w:rsid w:val="001C5387"/>
    <w:rsid w:val="001C5525"/>
    <w:rsid w:val="001C6288"/>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3CE"/>
    <w:rsid w:val="001F4428"/>
    <w:rsid w:val="001F4834"/>
    <w:rsid w:val="001F49B5"/>
    <w:rsid w:val="001F4B5C"/>
    <w:rsid w:val="001F4DE9"/>
    <w:rsid w:val="001F5702"/>
    <w:rsid w:val="001F618F"/>
    <w:rsid w:val="001F6777"/>
    <w:rsid w:val="00200752"/>
    <w:rsid w:val="002012D6"/>
    <w:rsid w:val="002016B5"/>
    <w:rsid w:val="00201BF7"/>
    <w:rsid w:val="0020201E"/>
    <w:rsid w:val="00203212"/>
    <w:rsid w:val="002044E4"/>
    <w:rsid w:val="002046DA"/>
    <w:rsid w:val="00206660"/>
    <w:rsid w:val="00206B7A"/>
    <w:rsid w:val="002073BB"/>
    <w:rsid w:val="00207F72"/>
    <w:rsid w:val="00210DD6"/>
    <w:rsid w:val="0021172E"/>
    <w:rsid w:val="00211A06"/>
    <w:rsid w:val="00211FFC"/>
    <w:rsid w:val="00212418"/>
    <w:rsid w:val="0021326D"/>
    <w:rsid w:val="00213AD2"/>
    <w:rsid w:val="00213F57"/>
    <w:rsid w:val="00213F64"/>
    <w:rsid w:val="00214062"/>
    <w:rsid w:val="002154AF"/>
    <w:rsid w:val="00215751"/>
    <w:rsid w:val="00216CBE"/>
    <w:rsid w:val="00216F2E"/>
    <w:rsid w:val="00217162"/>
    <w:rsid w:val="00217BAB"/>
    <w:rsid w:val="002201D7"/>
    <w:rsid w:val="002202AF"/>
    <w:rsid w:val="0022040E"/>
    <w:rsid w:val="00221AB5"/>
    <w:rsid w:val="0022217D"/>
    <w:rsid w:val="00222D86"/>
    <w:rsid w:val="00222EA6"/>
    <w:rsid w:val="00222FFA"/>
    <w:rsid w:val="0022370A"/>
    <w:rsid w:val="00223E0E"/>
    <w:rsid w:val="00224B9E"/>
    <w:rsid w:val="00224CAA"/>
    <w:rsid w:val="00224EC3"/>
    <w:rsid w:val="002253C0"/>
    <w:rsid w:val="002253D5"/>
    <w:rsid w:val="00225478"/>
    <w:rsid w:val="002256FA"/>
    <w:rsid w:val="00226DD7"/>
    <w:rsid w:val="00226FED"/>
    <w:rsid w:val="00227503"/>
    <w:rsid w:val="00227B5F"/>
    <w:rsid w:val="00230180"/>
    <w:rsid w:val="00231A2B"/>
    <w:rsid w:val="00233C30"/>
    <w:rsid w:val="0023508D"/>
    <w:rsid w:val="002353EA"/>
    <w:rsid w:val="00235B4A"/>
    <w:rsid w:val="00235DBD"/>
    <w:rsid w:val="002361BD"/>
    <w:rsid w:val="002363DE"/>
    <w:rsid w:val="00236950"/>
    <w:rsid w:val="00240D21"/>
    <w:rsid w:val="00240DEA"/>
    <w:rsid w:val="00241802"/>
    <w:rsid w:val="00241D1F"/>
    <w:rsid w:val="00241DEB"/>
    <w:rsid w:val="0024269B"/>
    <w:rsid w:val="0024269F"/>
    <w:rsid w:val="0024306F"/>
    <w:rsid w:val="002430C3"/>
    <w:rsid w:val="00243433"/>
    <w:rsid w:val="00243FCD"/>
    <w:rsid w:val="002442E5"/>
    <w:rsid w:val="00244DB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7C6"/>
    <w:rsid w:val="00253B69"/>
    <w:rsid w:val="00254EA2"/>
    <w:rsid w:val="0025505C"/>
    <w:rsid w:val="00255317"/>
    <w:rsid w:val="002554B8"/>
    <w:rsid w:val="00255515"/>
    <w:rsid w:val="0025780B"/>
    <w:rsid w:val="00257ABD"/>
    <w:rsid w:val="002605CF"/>
    <w:rsid w:val="00260732"/>
    <w:rsid w:val="002608B3"/>
    <w:rsid w:val="00260F1A"/>
    <w:rsid w:val="00260F68"/>
    <w:rsid w:val="00261139"/>
    <w:rsid w:val="002630EF"/>
    <w:rsid w:val="00263302"/>
    <w:rsid w:val="002636AD"/>
    <w:rsid w:val="00265B58"/>
    <w:rsid w:val="00265C39"/>
    <w:rsid w:val="0026721A"/>
    <w:rsid w:val="00267B20"/>
    <w:rsid w:val="00270ACE"/>
    <w:rsid w:val="00273D54"/>
    <w:rsid w:val="00274789"/>
    <w:rsid w:val="0027480C"/>
    <w:rsid w:val="00274DE2"/>
    <w:rsid w:val="00275161"/>
    <w:rsid w:val="002756A3"/>
    <w:rsid w:val="00275A40"/>
    <w:rsid w:val="00276713"/>
    <w:rsid w:val="0027691B"/>
    <w:rsid w:val="002774BD"/>
    <w:rsid w:val="00277711"/>
    <w:rsid w:val="002805B5"/>
    <w:rsid w:val="00281E52"/>
    <w:rsid w:val="002827C9"/>
    <w:rsid w:val="00282851"/>
    <w:rsid w:val="00283490"/>
    <w:rsid w:val="00283622"/>
    <w:rsid w:val="002857A4"/>
    <w:rsid w:val="002869D9"/>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58D"/>
    <w:rsid w:val="00295EBC"/>
    <w:rsid w:val="00296279"/>
    <w:rsid w:val="00296DCF"/>
    <w:rsid w:val="00296E30"/>
    <w:rsid w:val="0029728A"/>
    <w:rsid w:val="002979A5"/>
    <w:rsid w:val="002A0FBB"/>
    <w:rsid w:val="002A15B1"/>
    <w:rsid w:val="002A18AA"/>
    <w:rsid w:val="002A224A"/>
    <w:rsid w:val="002A298E"/>
    <w:rsid w:val="002A3158"/>
    <w:rsid w:val="002A3219"/>
    <w:rsid w:val="002A37DA"/>
    <w:rsid w:val="002A3BFE"/>
    <w:rsid w:val="002A3CF0"/>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192"/>
    <w:rsid w:val="002D15C1"/>
    <w:rsid w:val="002D16BF"/>
    <w:rsid w:val="002D1730"/>
    <w:rsid w:val="002D1A4B"/>
    <w:rsid w:val="002D2EFB"/>
    <w:rsid w:val="002D3026"/>
    <w:rsid w:val="002D3889"/>
    <w:rsid w:val="002D3D4E"/>
    <w:rsid w:val="002D49AC"/>
    <w:rsid w:val="002D4CEE"/>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1E1A"/>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0DB"/>
    <w:rsid w:val="00310939"/>
    <w:rsid w:val="00310F8D"/>
    <w:rsid w:val="0031115C"/>
    <w:rsid w:val="00311FB7"/>
    <w:rsid w:val="00312179"/>
    <w:rsid w:val="003122E6"/>
    <w:rsid w:val="00313644"/>
    <w:rsid w:val="0031371F"/>
    <w:rsid w:val="00313A1E"/>
    <w:rsid w:val="0031416B"/>
    <w:rsid w:val="003142AC"/>
    <w:rsid w:val="00314A36"/>
    <w:rsid w:val="00315032"/>
    <w:rsid w:val="00315042"/>
    <w:rsid w:val="003150D7"/>
    <w:rsid w:val="00315523"/>
    <w:rsid w:val="0031598F"/>
    <w:rsid w:val="003159AB"/>
    <w:rsid w:val="00315D94"/>
    <w:rsid w:val="00316902"/>
    <w:rsid w:val="00317042"/>
    <w:rsid w:val="003201C5"/>
    <w:rsid w:val="00320A29"/>
    <w:rsid w:val="0032313B"/>
    <w:rsid w:val="00324B79"/>
    <w:rsid w:val="00324D49"/>
    <w:rsid w:val="003300D2"/>
    <w:rsid w:val="0033261A"/>
    <w:rsid w:val="00332A26"/>
    <w:rsid w:val="00332BB2"/>
    <w:rsid w:val="003331F7"/>
    <w:rsid w:val="0033321B"/>
    <w:rsid w:val="003338B8"/>
    <w:rsid w:val="00333CE3"/>
    <w:rsid w:val="00334588"/>
    <w:rsid w:val="00334792"/>
    <w:rsid w:val="00334BC6"/>
    <w:rsid w:val="003357B2"/>
    <w:rsid w:val="00337E99"/>
    <w:rsid w:val="00340B90"/>
    <w:rsid w:val="00342000"/>
    <w:rsid w:val="00342334"/>
    <w:rsid w:val="003424B9"/>
    <w:rsid w:val="00342F11"/>
    <w:rsid w:val="003432EF"/>
    <w:rsid w:val="003443FD"/>
    <w:rsid w:val="003449F7"/>
    <w:rsid w:val="00344B94"/>
    <w:rsid w:val="0034584E"/>
    <w:rsid w:val="00345A43"/>
    <w:rsid w:val="00346E6E"/>
    <w:rsid w:val="003472DA"/>
    <w:rsid w:val="00350EDA"/>
    <w:rsid w:val="00351153"/>
    <w:rsid w:val="0035189F"/>
    <w:rsid w:val="003526B7"/>
    <w:rsid w:val="00352880"/>
    <w:rsid w:val="00352A8E"/>
    <w:rsid w:val="0035372B"/>
    <w:rsid w:val="0035417A"/>
    <w:rsid w:val="00354F12"/>
    <w:rsid w:val="00355591"/>
    <w:rsid w:val="00355BF6"/>
    <w:rsid w:val="00355F48"/>
    <w:rsid w:val="003610AB"/>
    <w:rsid w:val="00363ABC"/>
    <w:rsid w:val="00363FD2"/>
    <w:rsid w:val="003649F8"/>
    <w:rsid w:val="00364FE6"/>
    <w:rsid w:val="00365157"/>
    <w:rsid w:val="003659C7"/>
    <w:rsid w:val="0036612C"/>
    <w:rsid w:val="0036677F"/>
    <w:rsid w:val="0037047F"/>
    <w:rsid w:val="00370484"/>
    <w:rsid w:val="003707C8"/>
    <w:rsid w:val="003707DF"/>
    <w:rsid w:val="00370DEB"/>
    <w:rsid w:val="0037118C"/>
    <w:rsid w:val="0037130F"/>
    <w:rsid w:val="0037133B"/>
    <w:rsid w:val="00371B2A"/>
    <w:rsid w:val="00371DC9"/>
    <w:rsid w:val="00371EE1"/>
    <w:rsid w:val="00371F73"/>
    <w:rsid w:val="0037279E"/>
    <w:rsid w:val="00372C84"/>
    <w:rsid w:val="00372EA1"/>
    <w:rsid w:val="00372EAA"/>
    <w:rsid w:val="0037322A"/>
    <w:rsid w:val="003737B4"/>
    <w:rsid w:val="00373A1E"/>
    <w:rsid w:val="00373DF3"/>
    <w:rsid w:val="00373F83"/>
    <w:rsid w:val="00374910"/>
    <w:rsid w:val="00374B16"/>
    <w:rsid w:val="00374FB4"/>
    <w:rsid w:val="00375790"/>
    <w:rsid w:val="00375AD2"/>
    <w:rsid w:val="00375D2E"/>
    <w:rsid w:val="00376219"/>
    <w:rsid w:val="00380202"/>
    <w:rsid w:val="003808FE"/>
    <w:rsid w:val="00380E19"/>
    <w:rsid w:val="00381914"/>
    <w:rsid w:val="0038284F"/>
    <w:rsid w:val="00384A86"/>
    <w:rsid w:val="00385157"/>
    <w:rsid w:val="00385620"/>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A7CFB"/>
    <w:rsid w:val="003B0C0C"/>
    <w:rsid w:val="003B1899"/>
    <w:rsid w:val="003B2622"/>
    <w:rsid w:val="003B4483"/>
    <w:rsid w:val="003B5869"/>
    <w:rsid w:val="003B5BFA"/>
    <w:rsid w:val="003B5D5B"/>
    <w:rsid w:val="003B6103"/>
    <w:rsid w:val="003B6407"/>
    <w:rsid w:val="003B68D1"/>
    <w:rsid w:val="003B6E58"/>
    <w:rsid w:val="003B7CD8"/>
    <w:rsid w:val="003B7CFC"/>
    <w:rsid w:val="003C11CE"/>
    <w:rsid w:val="003C2973"/>
    <w:rsid w:val="003C3114"/>
    <w:rsid w:val="003C3221"/>
    <w:rsid w:val="003C3271"/>
    <w:rsid w:val="003C3729"/>
    <w:rsid w:val="003C3CA3"/>
    <w:rsid w:val="003C4556"/>
    <w:rsid w:val="003C5367"/>
    <w:rsid w:val="003C55F9"/>
    <w:rsid w:val="003C6300"/>
    <w:rsid w:val="003C6AC3"/>
    <w:rsid w:val="003C77FB"/>
    <w:rsid w:val="003D0A97"/>
    <w:rsid w:val="003D0BB0"/>
    <w:rsid w:val="003D1043"/>
    <w:rsid w:val="003D1184"/>
    <w:rsid w:val="003D128F"/>
    <w:rsid w:val="003D4A23"/>
    <w:rsid w:val="003D4A51"/>
    <w:rsid w:val="003D601D"/>
    <w:rsid w:val="003D709C"/>
    <w:rsid w:val="003D7258"/>
    <w:rsid w:val="003D7914"/>
    <w:rsid w:val="003D7927"/>
    <w:rsid w:val="003E0D31"/>
    <w:rsid w:val="003E16FA"/>
    <w:rsid w:val="003E214E"/>
    <w:rsid w:val="003E2243"/>
    <w:rsid w:val="003E3928"/>
    <w:rsid w:val="003E4AE7"/>
    <w:rsid w:val="003E4BDC"/>
    <w:rsid w:val="003E662B"/>
    <w:rsid w:val="003E6CEB"/>
    <w:rsid w:val="003E7041"/>
    <w:rsid w:val="003F0831"/>
    <w:rsid w:val="003F0C74"/>
    <w:rsid w:val="003F0E2C"/>
    <w:rsid w:val="003F0E34"/>
    <w:rsid w:val="003F1286"/>
    <w:rsid w:val="003F18F4"/>
    <w:rsid w:val="003F23F1"/>
    <w:rsid w:val="003F3169"/>
    <w:rsid w:val="003F31EA"/>
    <w:rsid w:val="003F3D7C"/>
    <w:rsid w:val="003F466B"/>
    <w:rsid w:val="003F47BD"/>
    <w:rsid w:val="003F4AA2"/>
    <w:rsid w:val="003F4DFF"/>
    <w:rsid w:val="003F4EE7"/>
    <w:rsid w:val="003F628D"/>
    <w:rsid w:val="003F6570"/>
    <w:rsid w:val="003F696D"/>
    <w:rsid w:val="003F7CBE"/>
    <w:rsid w:val="003F7D14"/>
    <w:rsid w:val="003F7EDE"/>
    <w:rsid w:val="00400B25"/>
    <w:rsid w:val="0040124E"/>
    <w:rsid w:val="00402768"/>
    <w:rsid w:val="00402A17"/>
    <w:rsid w:val="004033B4"/>
    <w:rsid w:val="0040392F"/>
    <w:rsid w:val="00403C78"/>
    <w:rsid w:val="00405542"/>
    <w:rsid w:val="00405913"/>
    <w:rsid w:val="00405EC2"/>
    <w:rsid w:val="004068AF"/>
    <w:rsid w:val="00406AB3"/>
    <w:rsid w:val="00406BD2"/>
    <w:rsid w:val="00407443"/>
    <w:rsid w:val="00407496"/>
    <w:rsid w:val="00407689"/>
    <w:rsid w:val="0040770E"/>
    <w:rsid w:val="00411199"/>
    <w:rsid w:val="004112CE"/>
    <w:rsid w:val="0041142D"/>
    <w:rsid w:val="004115FD"/>
    <w:rsid w:val="0041218D"/>
    <w:rsid w:val="00412E13"/>
    <w:rsid w:val="00413B9D"/>
    <w:rsid w:val="004152BC"/>
    <w:rsid w:val="00416F0C"/>
    <w:rsid w:val="004172B2"/>
    <w:rsid w:val="004173E0"/>
    <w:rsid w:val="00420594"/>
    <w:rsid w:val="004207B0"/>
    <w:rsid w:val="0042165B"/>
    <w:rsid w:val="00421E96"/>
    <w:rsid w:val="0042356A"/>
    <w:rsid w:val="00423EE7"/>
    <w:rsid w:val="0042431F"/>
    <w:rsid w:val="004247BB"/>
    <w:rsid w:val="004249D2"/>
    <w:rsid w:val="00425476"/>
    <w:rsid w:val="00425D7B"/>
    <w:rsid w:val="00426C1F"/>
    <w:rsid w:val="004305F2"/>
    <w:rsid w:val="00430D86"/>
    <w:rsid w:val="004310AD"/>
    <w:rsid w:val="004315F1"/>
    <w:rsid w:val="00431981"/>
    <w:rsid w:val="00433B49"/>
    <w:rsid w:val="00434A22"/>
    <w:rsid w:val="00435ACF"/>
    <w:rsid w:val="0043613B"/>
    <w:rsid w:val="004366BF"/>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4B32"/>
    <w:rsid w:val="00455375"/>
    <w:rsid w:val="004560CB"/>
    <w:rsid w:val="004565BE"/>
    <w:rsid w:val="00456AF0"/>
    <w:rsid w:val="00456BEC"/>
    <w:rsid w:val="00457F2D"/>
    <w:rsid w:val="00460130"/>
    <w:rsid w:val="00461426"/>
    <w:rsid w:val="004617C9"/>
    <w:rsid w:val="0046219A"/>
    <w:rsid w:val="00462F57"/>
    <w:rsid w:val="00464958"/>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4A5F"/>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073"/>
    <w:rsid w:val="00491487"/>
    <w:rsid w:val="004915D0"/>
    <w:rsid w:val="00492862"/>
    <w:rsid w:val="0049312E"/>
    <w:rsid w:val="00494369"/>
    <w:rsid w:val="00495970"/>
    <w:rsid w:val="00496333"/>
    <w:rsid w:val="00496410"/>
    <w:rsid w:val="00496BD8"/>
    <w:rsid w:val="00496ED1"/>
    <w:rsid w:val="004974F9"/>
    <w:rsid w:val="0049772E"/>
    <w:rsid w:val="004A0CC3"/>
    <w:rsid w:val="004A129D"/>
    <w:rsid w:val="004A168C"/>
    <w:rsid w:val="004A294A"/>
    <w:rsid w:val="004A3438"/>
    <w:rsid w:val="004A3E94"/>
    <w:rsid w:val="004A4A9D"/>
    <w:rsid w:val="004A5523"/>
    <w:rsid w:val="004A595C"/>
    <w:rsid w:val="004A5B65"/>
    <w:rsid w:val="004A6293"/>
    <w:rsid w:val="004A6563"/>
    <w:rsid w:val="004A6C01"/>
    <w:rsid w:val="004A6E71"/>
    <w:rsid w:val="004A73BF"/>
    <w:rsid w:val="004A75B8"/>
    <w:rsid w:val="004B05D7"/>
    <w:rsid w:val="004B0778"/>
    <w:rsid w:val="004B0C13"/>
    <w:rsid w:val="004B16CD"/>
    <w:rsid w:val="004B1FC8"/>
    <w:rsid w:val="004B24DD"/>
    <w:rsid w:val="004B2890"/>
    <w:rsid w:val="004B39DF"/>
    <w:rsid w:val="004B3D05"/>
    <w:rsid w:val="004B4B2D"/>
    <w:rsid w:val="004B69C5"/>
    <w:rsid w:val="004B79CA"/>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1CBD"/>
    <w:rsid w:val="004D254C"/>
    <w:rsid w:val="004D3FF8"/>
    <w:rsid w:val="004D571D"/>
    <w:rsid w:val="004D5BB2"/>
    <w:rsid w:val="004D6057"/>
    <w:rsid w:val="004D7921"/>
    <w:rsid w:val="004E13B1"/>
    <w:rsid w:val="004E1B5E"/>
    <w:rsid w:val="004E2B25"/>
    <w:rsid w:val="004E2E05"/>
    <w:rsid w:val="004E352B"/>
    <w:rsid w:val="004E3DF0"/>
    <w:rsid w:val="004E4540"/>
    <w:rsid w:val="004E4F35"/>
    <w:rsid w:val="004E4F70"/>
    <w:rsid w:val="004E5F25"/>
    <w:rsid w:val="004E62DA"/>
    <w:rsid w:val="004E6745"/>
    <w:rsid w:val="004E6AF7"/>
    <w:rsid w:val="004E6B11"/>
    <w:rsid w:val="004E6B2D"/>
    <w:rsid w:val="004E7C48"/>
    <w:rsid w:val="004E7DD9"/>
    <w:rsid w:val="004F1299"/>
    <w:rsid w:val="004F12D6"/>
    <w:rsid w:val="004F20C9"/>
    <w:rsid w:val="004F28FE"/>
    <w:rsid w:val="004F29D1"/>
    <w:rsid w:val="004F2AF1"/>
    <w:rsid w:val="004F2B32"/>
    <w:rsid w:val="004F3246"/>
    <w:rsid w:val="004F34E0"/>
    <w:rsid w:val="004F3D2E"/>
    <w:rsid w:val="004F3D4C"/>
    <w:rsid w:val="004F4EBB"/>
    <w:rsid w:val="004F637B"/>
    <w:rsid w:val="004F7C84"/>
    <w:rsid w:val="004F7F12"/>
    <w:rsid w:val="00500DD2"/>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8FD"/>
    <w:rsid w:val="00522D4B"/>
    <w:rsid w:val="00524DC0"/>
    <w:rsid w:val="0052582A"/>
    <w:rsid w:val="00525CDE"/>
    <w:rsid w:val="00526045"/>
    <w:rsid w:val="00526E77"/>
    <w:rsid w:val="005275BF"/>
    <w:rsid w:val="005275F3"/>
    <w:rsid w:val="005278B3"/>
    <w:rsid w:val="00527956"/>
    <w:rsid w:val="00527B20"/>
    <w:rsid w:val="005305B4"/>
    <w:rsid w:val="00530A64"/>
    <w:rsid w:val="0053136F"/>
    <w:rsid w:val="00531380"/>
    <w:rsid w:val="00531AB3"/>
    <w:rsid w:val="00532456"/>
    <w:rsid w:val="00533370"/>
    <w:rsid w:val="0053388F"/>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3E90"/>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089"/>
    <w:rsid w:val="00554A77"/>
    <w:rsid w:val="00554BC1"/>
    <w:rsid w:val="00554E5F"/>
    <w:rsid w:val="0055586E"/>
    <w:rsid w:val="00555B6D"/>
    <w:rsid w:val="00556A92"/>
    <w:rsid w:val="00556F63"/>
    <w:rsid w:val="00556FA8"/>
    <w:rsid w:val="0055739F"/>
    <w:rsid w:val="00557463"/>
    <w:rsid w:val="00557619"/>
    <w:rsid w:val="005576DC"/>
    <w:rsid w:val="00557D8E"/>
    <w:rsid w:val="00560383"/>
    <w:rsid w:val="005607B7"/>
    <w:rsid w:val="005613A0"/>
    <w:rsid w:val="00561A2B"/>
    <w:rsid w:val="00561DDA"/>
    <w:rsid w:val="00562338"/>
    <w:rsid w:val="00563949"/>
    <w:rsid w:val="00563A95"/>
    <w:rsid w:val="00563B22"/>
    <w:rsid w:val="005642D1"/>
    <w:rsid w:val="00564BC9"/>
    <w:rsid w:val="005651BD"/>
    <w:rsid w:val="00565A1B"/>
    <w:rsid w:val="00565EF9"/>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E81"/>
    <w:rsid w:val="00577FB5"/>
    <w:rsid w:val="005800FD"/>
    <w:rsid w:val="005805CE"/>
    <w:rsid w:val="00581B29"/>
    <w:rsid w:val="00581CB2"/>
    <w:rsid w:val="0058222F"/>
    <w:rsid w:val="00582826"/>
    <w:rsid w:val="00582DAA"/>
    <w:rsid w:val="0058344A"/>
    <w:rsid w:val="0058370D"/>
    <w:rsid w:val="00583B7D"/>
    <w:rsid w:val="00584A8B"/>
    <w:rsid w:val="00585642"/>
    <w:rsid w:val="00585D40"/>
    <w:rsid w:val="005869F4"/>
    <w:rsid w:val="005901E5"/>
    <w:rsid w:val="00590A22"/>
    <w:rsid w:val="00590A6C"/>
    <w:rsid w:val="0059114B"/>
    <w:rsid w:val="00591222"/>
    <w:rsid w:val="00591B6C"/>
    <w:rsid w:val="00591D81"/>
    <w:rsid w:val="005921AD"/>
    <w:rsid w:val="005927AB"/>
    <w:rsid w:val="00592DC6"/>
    <w:rsid w:val="00592DF2"/>
    <w:rsid w:val="005931AF"/>
    <w:rsid w:val="00595BDD"/>
    <w:rsid w:val="00597806"/>
    <w:rsid w:val="00597B7B"/>
    <w:rsid w:val="00597E9F"/>
    <w:rsid w:val="005A02DE"/>
    <w:rsid w:val="005A0328"/>
    <w:rsid w:val="005A136D"/>
    <w:rsid w:val="005A1F85"/>
    <w:rsid w:val="005A313D"/>
    <w:rsid w:val="005A3693"/>
    <w:rsid w:val="005A43A5"/>
    <w:rsid w:val="005A4C44"/>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5143"/>
    <w:rsid w:val="005B5239"/>
    <w:rsid w:val="005B6098"/>
    <w:rsid w:val="005B6708"/>
    <w:rsid w:val="005B6EBC"/>
    <w:rsid w:val="005B7F6D"/>
    <w:rsid w:val="005C044A"/>
    <w:rsid w:val="005C04DD"/>
    <w:rsid w:val="005C07D6"/>
    <w:rsid w:val="005C0D21"/>
    <w:rsid w:val="005C17CE"/>
    <w:rsid w:val="005C1E0E"/>
    <w:rsid w:val="005C295B"/>
    <w:rsid w:val="005C419C"/>
    <w:rsid w:val="005C4454"/>
    <w:rsid w:val="005C4868"/>
    <w:rsid w:val="005C4DCA"/>
    <w:rsid w:val="005C5595"/>
    <w:rsid w:val="005C5806"/>
    <w:rsid w:val="005C5926"/>
    <w:rsid w:val="005C5E86"/>
    <w:rsid w:val="005C7113"/>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2CF5"/>
    <w:rsid w:val="005F3557"/>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07528"/>
    <w:rsid w:val="00610FB6"/>
    <w:rsid w:val="00610FD3"/>
    <w:rsid w:val="00612FDC"/>
    <w:rsid w:val="0061498D"/>
    <w:rsid w:val="006154FC"/>
    <w:rsid w:val="00616375"/>
    <w:rsid w:val="006172C3"/>
    <w:rsid w:val="00620B46"/>
    <w:rsid w:val="00620CD9"/>
    <w:rsid w:val="00621E13"/>
    <w:rsid w:val="006227A2"/>
    <w:rsid w:val="00622C1F"/>
    <w:rsid w:val="006238CA"/>
    <w:rsid w:val="00623B8B"/>
    <w:rsid w:val="00623FBF"/>
    <w:rsid w:val="00624485"/>
    <w:rsid w:val="006259C1"/>
    <w:rsid w:val="00625ED2"/>
    <w:rsid w:val="00626D7B"/>
    <w:rsid w:val="00630B7F"/>
    <w:rsid w:val="006312AF"/>
    <w:rsid w:val="006312E2"/>
    <w:rsid w:val="006320B6"/>
    <w:rsid w:val="00633186"/>
    <w:rsid w:val="00633611"/>
    <w:rsid w:val="00633B0A"/>
    <w:rsid w:val="006340DB"/>
    <w:rsid w:val="00634824"/>
    <w:rsid w:val="00634900"/>
    <w:rsid w:val="00634977"/>
    <w:rsid w:val="0063498E"/>
    <w:rsid w:val="00634EE9"/>
    <w:rsid w:val="00635C64"/>
    <w:rsid w:val="00636183"/>
    <w:rsid w:val="006364D9"/>
    <w:rsid w:val="00636792"/>
    <w:rsid w:val="00640D57"/>
    <w:rsid w:val="00640E43"/>
    <w:rsid w:val="00640FB5"/>
    <w:rsid w:val="006417E5"/>
    <w:rsid w:val="006426BD"/>
    <w:rsid w:val="006426FA"/>
    <w:rsid w:val="0064381A"/>
    <w:rsid w:val="006440C0"/>
    <w:rsid w:val="006441F9"/>
    <w:rsid w:val="00644550"/>
    <w:rsid w:val="00645067"/>
    <w:rsid w:val="00645236"/>
    <w:rsid w:val="0064570A"/>
    <w:rsid w:val="00645942"/>
    <w:rsid w:val="00645CAB"/>
    <w:rsid w:val="006462E4"/>
    <w:rsid w:val="00646DBF"/>
    <w:rsid w:val="006477FD"/>
    <w:rsid w:val="00650DD5"/>
    <w:rsid w:val="00651239"/>
    <w:rsid w:val="00651F2C"/>
    <w:rsid w:val="00651F7F"/>
    <w:rsid w:val="00652489"/>
    <w:rsid w:val="006528D9"/>
    <w:rsid w:val="00653C76"/>
    <w:rsid w:val="0065465C"/>
    <w:rsid w:val="0065492D"/>
    <w:rsid w:val="00655121"/>
    <w:rsid w:val="00656C8A"/>
    <w:rsid w:val="00657218"/>
    <w:rsid w:val="00657C1E"/>
    <w:rsid w:val="00657E82"/>
    <w:rsid w:val="00660EA3"/>
    <w:rsid w:val="0066197A"/>
    <w:rsid w:val="00662250"/>
    <w:rsid w:val="006623F7"/>
    <w:rsid w:val="00662939"/>
    <w:rsid w:val="00663B31"/>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1E5E"/>
    <w:rsid w:val="0068209E"/>
    <w:rsid w:val="00682613"/>
    <w:rsid w:val="0068270A"/>
    <w:rsid w:val="0068328A"/>
    <w:rsid w:val="006841B6"/>
    <w:rsid w:val="00684D3E"/>
    <w:rsid w:val="00685419"/>
    <w:rsid w:val="0068693A"/>
    <w:rsid w:val="00686A0F"/>
    <w:rsid w:val="00687049"/>
    <w:rsid w:val="006871F5"/>
    <w:rsid w:val="00687B72"/>
    <w:rsid w:val="00687F78"/>
    <w:rsid w:val="00690673"/>
    <w:rsid w:val="00691A59"/>
    <w:rsid w:val="00691B01"/>
    <w:rsid w:val="0069234A"/>
    <w:rsid w:val="006925F9"/>
    <w:rsid w:val="00692905"/>
    <w:rsid w:val="00692BCD"/>
    <w:rsid w:val="00693AC9"/>
    <w:rsid w:val="00695312"/>
    <w:rsid w:val="00695617"/>
    <w:rsid w:val="00695DEF"/>
    <w:rsid w:val="0069663E"/>
    <w:rsid w:val="006967B3"/>
    <w:rsid w:val="006967E7"/>
    <w:rsid w:val="006A03D9"/>
    <w:rsid w:val="006A0514"/>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B28"/>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489"/>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B1A"/>
    <w:rsid w:val="006F2CFE"/>
    <w:rsid w:val="006F375C"/>
    <w:rsid w:val="006F396B"/>
    <w:rsid w:val="006F43D1"/>
    <w:rsid w:val="006F47C1"/>
    <w:rsid w:val="006F47EA"/>
    <w:rsid w:val="006F48F4"/>
    <w:rsid w:val="006F4EFD"/>
    <w:rsid w:val="006F4FA1"/>
    <w:rsid w:val="006F54F3"/>
    <w:rsid w:val="006F5547"/>
    <w:rsid w:val="006F57C5"/>
    <w:rsid w:val="006F5E7A"/>
    <w:rsid w:val="006F6083"/>
    <w:rsid w:val="006F60A5"/>
    <w:rsid w:val="006F699E"/>
    <w:rsid w:val="006F6E63"/>
    <w:rsid w:val="00702132"/>
    <w:rsid w:val="00702247"/>
    <w:rsid w:val="00704693"/>
    <w:rsid w:val="007051C9"/>
    <w:rsid w:val="007063D1"/>
    <w:rsid w:val="0070673B"/>
    <w:rsid w:val="00706F32"/>
    <w:rsid w:val="007071F1"/>
    <w:rsid w:val="00707284"/>
    <w:rsid w:val="007101E7"/>
    <w:rsid w:val="00710D52"/>
    <w:rsid w:val="00710E77"/>
    <w:rsid w:val="00710F53"/>
    <w:rsid w:val="00711211"/>
    <w:rsid w:val="007113AF"/>
    <w:rsid w:val="007128C3"/>
    <w:rsid w:val="00714FAF"/>
    <w:rsid w:val="00715209"/>
    <w:rsid w:val="007155A4"/>
    <w:rsid w:val="00715DCE"/>
    <w:rsid w:val="00715ED8"/>
    <w:rsid w:val="0071603A"/>
    <w:rsid w:val="00716881"/>
    <w:rsid w:val="007168A0"/>
    <w:rsid w:val="00717A16"/>
    <w:rsid w:val="0072096D"/>
    <w:rsid w:val="00721537"/>
    <w:rsid w:val="00721791"/>
    <w:rsid w:val="00721A0F"/>
    <w:rsid w:val="00722B07"/>
    <w:rsid w:val="00722CC0"/>
    <w:rsid w:val="007234E3"/>
    <w:rsid w:val="00723721"/>
    <w:rsid w:val="00723F70"/>
    <w:rsid w:val="007240BD"/>
    <w:rsid w:val="00725291"/>
    <w:rsid w:val="007252B9"/>
    <w:rsid w:val="00726485"/>
    <w:rsid w:val="00726BD9"/>
    <w:rsid w:val="00727145"/>
    <w:rsid w:val="00727A46"/>
    <w:rsid w:val="00730003"/>
    <w:rsid w:val="00730154"/>
    <w:rsid w:val="007303D4"/>
    <w:rsid w:val="007304EE"/>
    <w:rsid w:val="00730C73"/>
    <w:rsid w:val="00731ECB"/>
    <w:rsid w:val="0073252C"/>
    <w:rsid w:val="00732B68"/>
    <w:rsid w:val="00732DED"/>
    <w:rsid w:val="00733053"/>
    <w:rsid w:val="0073331D"/>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216"/>
    <w:rsid w:val="0074231F"/>
    <w:rsid w:val="007424B3"/>
    <w:rsid w:val="00742978"/>
    <w:rsid w:val="00742E8B"/>
    <w:rsid w:val="007433D7"/>
    <w:rsid w:val="00743B1F"/>
    <w:rsid w:val="00743F2C"/>
    <w:rsid w:val="007443B7"/>
    <w:rsid w:val="007446AB"/>
    <w:rsid w:val="00744CDF"/>
    <w:rsid w:val="00745D5F"/>
    <w:rsid w:val="00746953"/>
    <w:rsid w:val="00747478"/>
    <w:rsid w:val="007476D0"/>
    <w:rsid w:val="00747EFE"/>
    <w:rsid w:val="0075005A"/>
    <w:rsid w:val="0075009A"/>
    <w:rsid w:val="00750EB0"/>
    <w:rsid w:val="00751CBE"/>
    <w:rsid w:val="007530CF"/>
    <w:rsid w:val="0075376C"/>
    <w:rsid w:val="00753B6B"/>
    <w:rsid w:val="0075422E"/>
    <w:rsid w:val="00754AF3"/>
    <w:rsid w:val="00754D91"/>
    <w:rsid w:val="00754F5E"/>
    <w:rsid w:val="00755259"/>
    <w:rsid w:val="00755C08"/>
    <w:rsid w:val="00756B74"/>
    <w:rsid w:val="00756FD1"/>
    <w:rsid w:val="007572D1"/>
    <w:rsid w:val="00757C5F"/>
    <w:rsid w:val="00757ED4"/>
    <w:rsid w:val="00757F14"/>
    <w:rsid w:val="00760B40"/>
    <w:rsid w:val="00761F89"/>
    <w:rsid w:val="00762204"/>
    <w:rsid w:val="00763D77"/>
    <w:rsid w:val="0076402B"/>
    <w:rsid w:val="0076428F"/>
    <w:rsid w:val="00764A5F"/>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844"/>
    <w:rsid w:val="007A0C45"/>
    <w:rsid w:val="007A0C64"/>
    <w:rsid w:val="007A186F"/>
    <w:rsid w:val="007A1BBB"/>
    <w:rsid w:val="007A2221"/>
    <w:rsid w:val="007A2307"/>
    <w:rsid w:val="007A2A0D"/>
    <w:rsid w:val="007A2FA2"/>
    <w:rsid w:val="007A328D"/>
    <w:rsid w:val="007A3B66"/>
    <w:rsid w:val="007A3B86"/>
    <w:rsid w:val="007A3C4D"/>
    <w:rsid w:val="007A3E43"/>
    <w:rsid w:val="007A4CDA"/>
    <w:rsid w:val="007A598B"/>
    <w:rsid w:val="007A5AD0"/>
    <w:rsid w:val="007A5B94"/>
    <w:rsid w:val="007A7746"/>
    <w:rsid w:val="007B084A"/>
    <w:rsid w:val="007B2F3F"/>
    <w:rsid w:val="007B3D0B"/>
    <w:rsid w:val="007B43D2"/>
    <w:rsid w:val="007B48DA"/>
    <w:rsid w:val="007B5113"/>
    <w:rsid w:val="007B56BB"/>
    <w:rsid w:val="007B5A17"/>
    <w:rsid w:val="007B5CA7"/>
    <w:rsid w:val="007B62A9"/>
    <w:rsid w:val="007B678F"/>
    <w:rsid w:val="007B687D"/>
    <w:rsid w:val="007B6D47"/>
    <w:rsid w:val="007B79FA"/>
    <w:rsid w:val="007C092A"/>
    <w:rsid w:val="007C254B"/>
    <w:rsid w:val="007C2C74"/>
    <w:rsid w:val="007C2E95"/>
    <w:rsid w:val="007C4FC4"/>
    <w:rsid w:val="007C5B32"/>
    <w:rsid w:val="007C639B"/>
    <w:rsid w:val="007C69E4"/>
    <w:rsid w:val="007C733B"/>
    <w:rsid w:val="007C74A1"/>
    <w:rsid w:val="007C757C"/>
    <w:rsid w:val="007C77A4"/>
    <w:rsid w:val="007C77CA"/>
    <w:rsid w:val="007D0017"/>
    <w:rsid w:val="007D02D1"/>
    <w:rsid w:val="007D07E3"/>
    <w:rsid w:val="007D0B37"/>
    <w:rsid w:val="007D0CBC"/>
    <w:rsid w:val="007D14E5"/>
    <w:rsid w:val="007D29FD"/>
    <w:rsid w:val="007D2E1C"/>
    <w:rsid w:val="007D472A"/>
    <w:rsid w:val="007D4887"/>
    <w:rsid w:val="007D5B99"/>
    <w:rsid w:val="007D5D69"/>
    <w:rsid w:val="007D600A"/>
    <w:rsid w:val="007D637F"/>
    <w:rsid w:val="007D64B3"/>
    <w:rsid w:val="007D677C"/>
    <w:rsid w:val="007D6C11"/>
    <w:rsid w:val="007D6CD3"/>
    <w:rsid w:val="007D767B"/>
    <w:rsid w:val="007E0345"/>
    <w:rsid w:val="007E082F"/>
    <w:rsid w:val="007E1CF6"/>
    <w:rsid w:val="007E1DBF"/>
    <w:rsid w:val="007E2784"/>
    <w:rsid w:val="007E32E7"/>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0DE"/>
    <w:rsid w:val="007F5159"/>
    <w:rsid w:val="007F56C9"/>
    <w:rsid w:val="007F67D4"/>
    <w:rsid w:val="007F6826"/>
    <w:rsid w:val="007F6F5A"/>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980"/>
    <w:rsid w:val="00811F04"/>
    <w:rsid w:val="0081238C"/>
    <w:rsid w:val="00813A26"/>
    <w:rsid w:val="00814C20"/>
    <w:rsid w:val="0081590A"/>
    <w:rsid w:val="00815A65"/>
    <w:rsid w:val="00815AAE"/>
    <w:rsid w:val="00815CC2"/>
    <w:rsid w:val="00816323"/>
    <w:rsid w:val="008168AD"/>
    <w:rsid w:val="00820A0A"/>
    <w:rsid w:val="00821044"/>
    <w:rsid w:val="008221E7"/>
    <w:rsid w:val="00823416"/>
    <w:rsid w:val="008236D1"/>
    <w:rsid w:val="00823D1C"/>
    <w:rsid w:val="00823D4B"/>
    <w:rsid w:val="008249B9"/>
    <w:rsid w:val="008257BC"/>
    <w:rsid w:val="00826185"/>
    <w:rsid w:val="0082714B"/>
    <w:rsid w:val="008272B4"/>
    <w:rsid w:val="00827533"/>
    <w:rsid w:val="00827B27"/>
    <w:rsid w:val="008300A5"/>
    <w:rsid w:val="00830155"/>
    <w:rsid w:val="00830822"/>
    <w:rsid w:val="00830851"/>
    <w:rsid w:val="00830910"/>
    <w:rsid w:val="00830A54"/>
    <w:rsid w:val="00831F7A"/>
    <w:rsid w:val="00832B15"/>
    <w:rsid w:val="00833456"/>
    <w:rsid w:val="00833C77"/>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B58"/>
    <w:rsid w:val="00846ED2"/>
    <w:rsid w:val="008473C7"/>
    <w:rsid w:val="0084777C"/>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A1C"/>
    <w:rsid w:val="00873B5C"/>
    <w:rsid w:val="00873FE2"/>
    <w:rsid w:val="0087475A"/>
    <w:rsid w:val="00874F38"/>
    <w:rsid w:val="008750A8"/>
    <w:rsid w:val="0087769D"/>
    <w:rsid w:val="00877759"/>
    <w:rsid w:val="00877A9D"/>
    <w:rsid w:val="00877AA1"/>
    <w:rsid w:val="00877BD6"/>
    <w:rsid w:val="008800F8"/>
    <w:rsid w:val="00880C0B"/>
    <w:rsid w:val="00881074"/>
    <w:rsid w:val="008815FB"/>
    <w:rsid w:val="00884517"/>
    <w:rsid w:val="00884725"/>
    <w:rsid w:val="00884DE9"/>
    <w:rsid w:val="00884F0E"/>
    <w:rsid w:val="00885768"/>
    <w:rsid w:val="008879C9"/>
    <w:rsid w:val="00890909"/>
    <w:rsid w:val="00890E80"/>
    <w:rsid w:val="00891149"/>
    <w:rsid w:val="00891415"/>
    <w:rsid w:val="00891B2E"/>
    <w:rsid w:val="008923FA"/>
    <w:rsid w:val="00892553"/>
    <w:rsid w:val="0089261C"/>
    <w:rsid w:val="0089300D"/>
    <w:rsid w:val="00893081"/>
    <w:rsid w:val="008937FA"/>
    <w:rsid w:val="0089479B"/>
    <w:rsid w:val="00895039"/>
    <w:rsid w:val="008952A8"/>
    <w:rsid w:val="008962DA"/>
    <w:rsid w:val="0089645F"/>
    <w:rsid w:val="00896568"/>
    <w:rsid w:val="00896D02"/>
    <w:rsid w:val="00897827"/>
    <w:rsid w:val="008A12F6"/>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2643"/>
    <w:rsid w:val="008B66CB"/>
    <w:rsid w:val="008B7693"/>
    <w:rsid w:val="008B7C8E"/>
    <w:rsid w:val="008C0C89"/>
    <w:rsid w:val="008C205A"/>
    <w:rsid w:val="008C2C99"/>
    <w:rsid w:val="008C3D2D"/>
    <w:rsid w:val="008C4927"/>
    <w:rsid w:val="008C507E"/>
    <w:rsid w:val="008C57F8"/>
    <w:rsid w:val="008C62EB"/>
    <w:rsid w:val="008D0077"/>
    <w:rsid w:val="008D09D9"/>
    <w:rsid w:val="008D0C20"/>
    <w:rsid w:val="008D0DB4"/>
    <w:rsid w:val="008D0F6B"/>
    <w:rsid w:val="008D1030"/>
    <w:rsid w:val="008D11E7"/>
    <w:rsid w:val="008D1D93"/>
    <w:rsid w:val="008D2045"/>
    <w:rsid w:val="008D2186"/>
    <w:rsid w:val="008D2434"/>
    <w:rsid w:val="008D27AD"/>
    <w:rsid w:val="008D2B11"/>
    <w:rsid w:val="008D3106"/>
    <w:rsid w:val="008D4ABD"/>
    <w:rsid w:val="008D54D2"/>
    <w:rsid w:val="008D63B4"/>
    <w:rsid w:val="008D659A"/>
    <w:rsid w:val="008D74A6"/>
    <w:rsid w:val="008E00E2"/>
    <w:rsid w:val="008E28A5"/>
    <w:rsid w:val="008E2CE0"/>
    <w:rsid w:val="008E3531"/>
    <w:rsid w:val="008E35DD"/>
    <w:rsid w:val="008E39A8"/>
    <w:rsid w:val="008E3C8F"/>
    <w:rsid w:val="008E3FB6"/>
    <w:rsid w:val="008E469D"/>
    <w:rsid w:val="008E4C59"/>
    <w:rsid w:val="008E542A"/>
    <w:rsid w:val="008E5D2B"/>
    <w:rsid w:val="008E68DD"/>
    <w:rsid w:val="008E7276"/>
    <w:rsid w:val="008E7869"/>
    <w:rsid w:val="008F084D"/>
    <w:rsid w:val="008F13C9"/>
    <w:rsid w:val="008F149F"/>
    <w:rsid w:val="008F1AEE"/>
    <w:rsid w:val="008F47B6"/>
    <w:rsid w:val="008F4E85"/>
    <w:rsid w:val="008F5087"/>
    <w:rsid w:val="008F5ADC"/>
    <w:rsid w:val="008F6233"/>
    <w:rsid w:val="008F6893"/>
    <w:rsid w:val="008F6EEA"/>
    <w:rsid w:val="008F7800"/>
    <w:rsid w:val="008F7AAF"/>
    <w:rsid w:val="00900393"/>
    <w:rsid w:val="00900B47"/>
    <w:rsid w:val="00900D10"/>
    <w:rsid w:val="00900E63"/>
    <w:rsid w:val="009010B0"/>
    <w:rsid w:val="009022B5"/>
    <w:rsid w:val="00902592"/>
    <w:rsid w:val="00903CCB"/>
    <w:rsid w:val="00903CFF"/>
    <w:rsid w:val="00905A24"/>
    <w:rsid w:val="00905D73"/>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529"/>
    <w:rsid w:val="00922EAE"/>
    <w:rsid w:val="00924348"/>
    <w:rsid w:val="00924559"/>
    <w:rsid w:val="009245D7"/>
    <w:rsid w:val="0092469F"/>
    <w:rsid w:val="0092473A"/>
    <w:rsid w:val="00924980"/>
    <w:rsid w:val="0092560C"/>
    <w:rsid w:val="00926E88"/>
    <w:rsid w:val="00927653"/>
    <w:rsid w:val="0092792C"/>
    <w:rsid w:val="00927960"/>
    <w:rsid w:val="00927B2A"/>
    <w:rsid w:val="00927C68"/>
    <w:rsid w:val="009305CC"/>
    <w:rsid w:val="009337AF"/>
    <w:rsid w:val="00933912"/>
    <w:rsid w:val="00933D7D"/>
    <w:rsid w:val="00933E35"/>
    <w:rsid w:val="00933E6D"/>
    <w:rsid w:val="009340E0"/>
    <w:rsid w:val="009348E9"/>
    <w:rsid w:val="00934DDC"/>
    <w:rsid w:val="009351EC"/>
    <w:rsid w:val="0093661B"/>
    <w:rsid w:val="00936760"/>
    <w:rsid w:val="0093734D"/>
    <w:rsid w:val="00937CAE"/>
    <w:rsid w:val="00937DE3"/>
    <w:rsid w:val="00940084"/>
    <w:rsid w:val="009400BF"/>
    <w:rsid w:val="0094037D"/>
    <w:rsid w:val="009403B9"/>
    <w:rsid w:val="00940661"/>
    <w:rsid w:val="009408B4"/>
    <w:rsid w:val="00940D11"/>
    <w:rsid w:val="00941CCF"/>
    <w:rsid w:val="009420D8"/>
    <w:rsid w:val="00943A3B"/>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27EC"/>
    <w:rsid w:val="00953EA9"/>
    <w:rsid w:val="009545A2"/>
    <w:rsid w:val="00954910"/>
    <w:rsid w:val="00954914"/>
    <w:rsid w:val="0095569F"/>
    <w:rsid w:val="00955F74"/>
    <w:rsid w:val="00956726"/>
    <w:rsid w:val="009568D2"/>
    <w:rsid w:val="009602B6"/>
    <w:rsid w:val="00960C58"/>
    <w:rsid w:val="00961667"/>
    <w:rsid w:val="0096191B"/>
    <w:rsid w:val="00961E7A"/>
    <w:rsid w:val="009623D8"/>
    <w:rsid w:val="009641C4"/>
    <w:rsid w:val="009647D3"/>
    <w:rsid w:val="0096495A"/>
    <w:rsid w:val="009652E5"/>
    <w:rsid w:val="00966135"/>
    <w:rsid w:val="009664B7"/>
    <w:rsid w:val="0096759F"/>
    <w:rsid w:val="0096763A"/>
    <w:rsid w:val="009676B8"/>
    <w:rsid w:val="00967775"/>
    <w:rsid w:val="0097016C"/>
    <w:rsid w:val="00970C2B"/>
    <w:rsid w:val="00971BA5"/>
    <w:rsid w:val="009724DF"/>
    <w:rsid w:val="00972FC7"/>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63"/>
    <w:rsid w:val="009871A4"/>
    <w:rsid w:val="009902E9"/>
    <w:rsid w:val="00990804"/>
    <w:rsid w:val="00990A3F"/>
    <w:rsid w:val="0099141E"/>
    <w:rsid w:val="00991F2D"/>
    <w:rsid w:val="00992564"/>
    <w:rsid w:val="00992C7D"/>
    <w:rsid w:val="00992D4F"/>
    <w:rsid w:val="00994268"/>
    <w:rsid w:val="009949B8"/>
    <w:rsid w:val="00994F05"/>
    <w:rsid w:val="00995152"/>
    <w:rsid w:val="0099732E"/>
    <w:rsid w:val="00997717"/>
    <w:rsid w:val="00997DEB"/>
    <w:rsid w:val="009A0094"/>
    <w:rsid w:val="009A03CF"/>
    <w:rsid w:val="009A23B2"/>
    <w:rsid w:val="009A3383"/>
    <w:rsid w:val="009A3C6F"/>
    <w:rsid w:val="009A4496"/>
    <w:rsid w:val="009A57F8"/>
    <w:rsid w:val="009A582B"/>
    <w:rsid w:val="009A5858"/>
    <w:rsid w:val="009A5BA2"/>
    <w:rsid w:val="009A6214"/>
    <w:rsid w:val="009B0D28"/>
    <w:rsid w:val="009B1267"/>
    <w:rsid w:val="009B2394"/>
    <w:rsid w:val="009B2ACC"/>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2F4D"/>
    <w:rsid w:val="009C3449"/>
    <w:rsid w:val="009C39A9"/>
    <w:rsid w:val="009C3E8F"/>
    <w:rsid w:val="009C4771"/>
    <w:rsid w:val="009C49E0"/>
    <w:rsid w:val="009C5A74"/>
    <w:rsid w:val="009C6193"/>
    <w:rsid w:val="009C746A"/>
    <w:rsid w:val="009C74A3"/>
    <w:rsid w:val="009D0865"/>
    <w:rsid w:val="009D0B37"/>
    <w:rsid w:val="009D157D"/>
    <w:rsid w:val="009D248E"/>
    <w:rsid w:val="009D2D61"/>
    <w:rsid w:val="009D322F"/>
    <w:rsid w:val="009D34B9"/>
    <w:rsid w:val="009D35EF"/>
    <w:rsid w:val="009D5259"/>
    <w:rsid w:val="009D5C86"/>
    <w:rsid w:val="009D68E6"/>
    <w:rsid w:val="009D6BF2"/>
    <w:rsid w:val="009D727C"/>
    <w:rsid w:val="009D75B1"/>
    <w:rsid w:val="009D75F3"/>
    <w:rsid w:val="009D7A8E"/>
    <w:rsid w:val="009E04DC"/>
    <w:rsid w:val="009E0BF6"/>
    <w:rsid w:val="009E2385"/>
    <w:rsid w:val="009E28D2"/>
    <w:rsid w:val="009E3B0C"/>
    <w:rsid w:val="009E3E0B"/>
    <w:rsid w:val="009E4DA7"/>
    <w:rsid w:val="009E51B1"/>
    <w:rsid w:val="009E5F47"/>
    <w:rsid w:val="009E6523"/>
    <w:rsid w:val="009E73C7"/>
    <w:rsid w:val="009E741F"/>
    <w:rsid w:val="009F000E"/>
    <w:rsid w:val="009F2F9F"/>
    <w:rsid w:val="009F315F"/>
    <w:rsid w:val="009F41E9"/>
    <w:rsid w:val="009F4353"/>
    <w:rsid w:val="009F490D"/>
    <w:rsid w:val="009F4AC1"/>
    <w:rsid w:val="009F60F9"/>
    <w:rsid w:val="009F6352"/>
    <w:rsid w:val="009F6FF7"/>
    <w:rsid w:val="009F7AD5"/>
    <w:rsid w:val="009F7ECC"/>
    <w:rsid w:val="009F7F08"/>
    <w:rsid w:val="00A0067D"/>
    <w:rsid w:val="00A0157C"/>
    <w:rsid w:val="00A0530D"/>
    <w:rsid w:val="00A06E40"/>
    <w:rsid w:val="00A06E68"/>
    <w:rsid w:val="00A075BC"/>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6FE7"/>
    <w:rsid w:val="00A170E0"/>
    <w:rsid w:val="00A17AD2"/>
    <w:rsid w:val="00A17D49"/>
    <w:rsid w:val="00A201EE"/>
    <w:rsid w:val="00A208B8"/>
    <w:rsid w:val="00A20A8A"/>
    <w:rsid w:val="00A20EF5"/>
    <w:rsid w:val="00A21225"/>
    <w:rsid w:val="00A215C3"/>
    <w:rsid w:val="00A21CCF"/>
    <w:rsid w:val="00A2219A"/>
    <w:rsid w:val="00A223D9"/>
    <w:rsid w:val="00A22D90"/>
    <w:rsid w:val="00A23969"/>
    <w:rsid w:val="00A23FC4"/>
    <w:rsid w:val="00A24BF6"/>
    <w:rsid w:val="00A24EEF"/>
    <w:rsid w:val="00A25036"/>
    <w:rsid w:val="00A252B1"/>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0C2"/>
    <w:rsid w:val="00A373E7"/>
    <w:rsid w:val="00A379A2"/>
    <w:rsid w:val="00A37A06"/>
    <w:rsid w:val="00A410AA"/>
    <w:rsid w:val="00A4117F"/>
    <w:rsid w:val="00A41396"/>
    <w:rsid w:val="00A41659"/>
    <w:rsid w:val="00A416AE"/>
    <w:rsid w:val="00A41D1C"/>
    <w:rsid w:val="00A41FB6"/>
    <w:rsid w:val="00A421F7"/>
    <w:rsid w:val="00A428BA"/>
    <w:rsid w:val="00A4292E"/>
    <w:rsid w:val="00A43F8A"/>
    <w:rsid w:val="00A45041"/>
    <w:rsid w:val="00A4548A"/>
    <w:rsid w:val="00A46F8B"/>
    <w:rsid w:val="00A50A59"/>
    <w:rsid w:val="00A51189"/>
    <w:rsid w:val="00A51F90"/>
    <w:rsid w:val="00A5283F"/>
    <w:rsid w:val="00A52B4E"/>
    <w:rsid w:val="00A52FF1"/>
    <w:rsid w:val="00A53D20"/>
    <w:rsid w:val="00A53F11"/>
    <w:rsid w:val="00A53FD9"/>
    <w:rsid w:val="00A54595"/>
    <w:rsid w:val="00A55802"/>
    <w:rsid w:val="00A55A33"/>
    <w:rsid w:val="00A57107"/>
    <w:rsid w:val="00A575D7"/>
    <w:rsid w:val="00A62147"/>
    <w:rsid w:val="00A625B1"/>
    <w:rsid w:val="00A6266B"/>
    <w:rsid w:val="00A62A8F"/>
    <w:rsid w:val="00A62EDA"/>
    <w:rsid w:val="00A635C8"/>
    <w:rsid w:val="00A63CB7"/>
    <w:rsid w:val="00A64B58"/>
    <w:rsid w:val="00A64CB3"/>
    <w:rsid w:val="00A65511"/>
    <w:rsid w:val="00A65F5D"/>
    <w:rsid w:val="00A660B3"/>
    <w:rsid w:val="00A661C3"/>
    <w:rsid w:val="00A669C6"/>
    <w:rsid w:val="00A670EE"/>
    <w:rsid w:val="00A675D0"/>
    <w:rsid w:val="00A677DF"/>
    <w:rsid w:val="00A700C0"/>
    <w:rsid w:val="00A70115"/>
    <w:rsid w:val="00A70652"/>
    <w:rsid w:val="00A70B7F"/>
    <w:rsid w:val="00A71BC3"/>
    <w:rsid w:val="00A73FEA"/>
    <w:rsid w:val="00A74214"/>
    <w:rsid w:val="00A75645"/>
    <w:rsid w:val="00A75FE3"/>
    <w:rsid w:val="00A76B4B"/>
    <w:rsid w:val="00A76D4E"/>
    <w:rsid w:val="00A77074"/>
    <w:rsid w:val="00A77320"/>
    <w:rsid w:val="00A775D0"/>
    <w:rsid w:val="00A81245"/>
    <w:rsid w:val="00A81C12"/>
    <w:rsid w:val="00A820B6"/>
    <w:rsid w:val="00A825EC"/>
    <w:rsid w:val="00A827E6"/>
    <w:rsid w:val="00A83986"/>
    <w:rsid w:val="00A83C43"/>
    <w:rsid w:val="00A84ADD"/>
    <w:rsid w:val="00A84EBE"/>
    <w:rsid w:val="00A84ECC"/>
    <w:rsid w:val="00A868DA"/>
    <w:rsid w:val="00A87667"/>
    <w:rsid w:val="00A90258"/>
    <w:rsid w:val="00A908F9"/>
    <w:rsid w:val="00A90E80"/>
    <w:rsid w:val="00A91026"/>
    <w:rsid w:val="00A91131"/>
    <w:rsid w:val="00A9115A"/>
    <w:rsid w:val="00A924C1"/>
    <w:rsid w:val="00A92704"/>
    <w:rsid w:val="00A93031"/>
    <w:rsid w:val="00A936AA"/>
    <w:rsid w:val="00A95C10"/>
    <w:rsid w:val="00A97452"/>
    <w:rsid w:val="00A9769D"/>
    <w:rsid w:val="00A976A4"/>
    <w:rsid w:val="00A9771D"/>
    <w:rsid w:val="00A97C35"/>
    <w:rsid w:val="00A97E44"/>
    <w:rsid w:val="00AA1D40"/>
    <w:rsid w:val="00AA2084"/>
    <w:rsid w:val="00AA24E7"/>
    <w:rsid w:val="00AA3B8A"/>
    <w:rsid w:val="00AA4BB7"/>
    <w:rsid w:val="00AA4E0D"/>
    <w:rsid w:val="00AA5A7B"/>
    <w:rsid w:val="00AA5E18"/>
    <w:rsid w:val="00AA5FC9"/>
    <w:rsid w:val="00AA609C"/>
    <w:rsid w:val="00AA6680"/>
    <w:rsid w:val="00AA683C"/>
    <w:rsid w:val="00AA6D32"/>
    <w:rsid w:val="00AA6D3C"/>
    <w:rsid w:val="00AB0283"/>
    <w:rsid w:val="00AB04AC"/>
    <w:rsid w:val="00AB0913"/>
    <w:rsid w:val="00AB0DD5"/>
    <w:rsid w:val="00AB0F9A"/>
    <w:rsid w:val="00AB243D"/>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33"/>
    <w:rsid w:val="00AC3B4D"/>
    <w:rsid w:val="00AC3C83"/>
    <w:rsid w:val="00AC3D4F"/>
    <w:rsid w:val="00AC46A6"/>
    <w:rsid w:val="00AC491C"/>
    <w:rsid w:val="00AC49FC"/>
    <w:rsid w:val="00AC4FFB"/>
    <w:rsid w:val="00AC53EF"/>
    <w:rsid w:val="00AC576A"/>
    <w:rsid w:val="00AC59AB"/>
    <w:rsid w:val="00AC6E7A"/>
    <w:rsid w:val="00AC73C2"/>
    <w:rsid w:val="00AD07D9"/>
    <w:rsid w:val="00AD0C46"/>
    <w:rsid w:val="00AD188B"/>
    <w:rsid w:val="00AD2095"/>
    <w:rsid w:val="00AD24E3"/>
    <w:rsid w:val="00AD266D"/>
    <w:rsid w:val="00AD2BFD"/>
    <w:rsid w:val="00AD2C90"/>
    <w:rsid w:val="00AD30C7"/>
    <w:rsid w:val="00AD3176"/>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0FEC"/>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14F"/>
    <w:rsid w:val="00AF22F1"/>
    <w:rsid w:val="00AF25F1"/>
    <w:rsid w:val="00AF266B"/>
    <w:rsid w:val="00AF28E6"/>
    <w:rsid w:val="00AF30DC"/>
    <w:rsid w:val="00AF325A"/>
    <w:rsid w:val="00AF455E"/>
    <w:rsid w:val="00AF4D40"/>
    <w:rsid w:val="00AF514F"/>
    <w:rsid w:val="00AF56B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D5F"/>
    <w:rsid w:val="00B12E27"/>
    <w:rsid w:val="00B13AC6"/>
    <w:rsid w:val="00B13D1D"/>
    <w:rsid w:val="00B146AA"/>
    <w:rsid w:val="00B1480D"/>
    <w:rsid w:val="00B152F6"/>
    <w:rsid w:val="00B1530C"/>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B74"/>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337"/>
    <w:rsid w:val="00B51953"/>
    <w:rsid w:val="00B51BE1"/>
    <w:rsid w:val="00B52FCC"/>
    <w:rsid w:val="00B531F9"/>
    <w:rsid w:val="00B533B6"/>
    <w:rsid w:val="00B53EB0"/>
    <w:rsid w:val="00B540CF"/>
    <w:rsid w:val="00B55294"/>
    <w:rsid w:val="00B556CC"/>
    <w:rsid w:val="00B56192"/>
    <w:rsid w:val="00B5633E"/>
    <w:rsid w:val="00B56A68"/>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3FD"/>
    <w:rsid w:val="00B71709"/>
    <w:rsid w:val="00B71E5E"/>
    <w:rsid w:val="00B71EFC"/>
    <w:rsid w:val="00B71F4C"/>
    <w:rsid w:val="00B726CD"/>
    <w:rsid w:val="00B7308E"/>
    <w:rsid w:val="00B73651"/>
    <w:rsid w:val="00B738B4"/>
    <w:rsid w:val="00B73CD7"/>
    <w:rsid w:val="00B7410F"/>
    <w:rsid w:val="00B74490"/>
    <w:rsid w:val="00B74B43"/>
    <w:rsid w:val="00B74DD8"/>
    <w:rsid w:val="00B75B5C"/>
    <w:rsid w:val="00B75EF9"/>
    <w:rsid w:val="00B76541"/>
    <w:rsid w:val="00B76702"/>
    <w:rsid w:val="00B769CC"/>
    <w:rsid w:val="00B7713D"/>
    <w:rsid w:val="00B7753F"/>
    <w:rsid w:val="00B778E9"/>
    <w:rsid w:val="00B77BFA"/>
    <w:rsid w:val="00B77D4A"/>
    <w:rsid w:val="00B80347"/>
    <w:rsid w:val="00B8233D"/>
    <w:rsid w:val="00B83199"/>
    <w:rsid w:val="00B83521"/>
    <w:rsid w:val="00B83D7C"/>
    <w:rsid w:val="00B84362"/>
    <w:rsid w:val="00B8442B"/>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12D8"/>
    <w:rsid w:val="00BA1358"/>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0A1F"/>
    <w:rsid w:val="00BB1640"/>
    <w:rsid w:val="00BB2785"/>
    <w:rsid w:val="00BB2CB8"/>
    <w:rsid w:val="00BB3498"/>
    <w:rsid w:val="00BB3EA1"/>
    <w:rsid w:val="00BB45A4"/>
    <w:rsid w:val="00BB5C99"/>
    <w:rsid w:val="00BB6E71"/>
    <w:rsid w:val="00BB7142"/>
    <w:rsid w:val="00BC07B4"/>
    <w:rsid w:val="00BC16BB"/>
    <w:rsid w:val="00BC21BC"/>
    <w:rsid w:val="00BC21CE"/>
    <w:rsid w:val="00BC22C2"/>
    <w:rsid w:val="00BC36E5"/>
    <w:rsid w:val="00BC3B7A"/>
    <w:rsid w:val="00BC460B"/>
    <w:rsid w:val="00BC52F7"/>
    <w:rsid w:val="00BC54A6"/>
    <w:rsid w:val="00BC567A"/>
    <w:rsid w:val="00BC5A83"/>
    <w:rsid w:val="00BC6BB7"/>
    <w:rsid w:val="00BC6C4A"/>
    <w:rsid w:val="00BC6DA5"/>
    <w:rsid w:val="00BC7EF0"/>
    <w:rsid w:val="00BD0180"/>
    <w:rsid w:val="00BD0539"/>
    <w:rsid w:val="00BD0B29"/>
    <w:rsid w:val="00BD0C6C"/>
    <w:rsid w:val="00BD112F"/>
    <w:rsid w:val="00BD1791"/>
    <w:rsid w:val="00BD1E79"/>
    <w:rsid w:val="00BD2741"/>
    <w:rsid w:val="00BD2871"/>
    <w:rsid w:val="00BD2ADE"/>
    <w:rsid w:val="00BD3091"/>
    <w:rsid w:val="00BD3120"/>
    <w:rsid w:val="00BD381E"/>
    <w:rsid w:val="00BD4076"/>
    <w:rsid w:val="00BD4A91"/>
    <w:rsid w:val="00BD4B5E"/>
    <w:rsid w:val="00BD4F12"/>
    <w:rsid w:val="00BD5B84"/>
    <w:rsid w:val="00BD7497"/>
    <w:rsid w:val="00BD7C77"/>
    <w:rsid w:val="00BD7FFD"/>
    <w:rsid w:val="00BE00F8"/>
    <w:rsid w:val="00BE0666"/>
    <w:rsid w:val="00BE15F8"/>
    <w:rsid w:val="00BE1F24"/>
    <w:rsid w:val="00BE2408"/>
    <w:rsid w:val="00BE46CD"/>
    <w:rsid w:val="00BE4B59"/>
    <w:rsid w:val="00BE4BCA"/>
    <w:rsid w:val="00BE61F4"/>
    <w:rsid w:val="00BE6FDD"/>
    <w:rsid w:val="00BE737B"/>
    <w:rsid w:val="00BE73F1"/>
    <w:rsid w:val="00BE7C00"/>
    <w:rsid w:val="00BE7F4F"/>
    <w:rsid w:val="00BE7FB9"/>
    <w:rsid w:val="00BF0461"/>
    <w:rsid w:val="00BF1171"/>
    <w:rsid w:val="00BF1998"/>
    <w:rsid w:val="00BF2F83"/>
    <w:rsid w:val="00BF37FE"/>
    <w:rsid w:val="00BF3E61"/>
    <w:rsid w:val="00BF3F01"/>
    <w:rsid w:val="00BF43A0"/>
    <w:rsid w:val="00BF46DB"/>
    <w:rsid w:val="00BF500C"/>
    <w:rsid w:val="00BF5662"/>
    <w:rsid w:val="00BF6C88"/>
    <w:rsid w:val="00C00063"/>
    <w:rsid w:val="00C010C7"/>
    <w:rsid w:val="00C016A5"/>
    <w:rsid w:val="00C018E7"/>
    <w:rsid w:val="00C01D43"/>
    <w:rsid w:val="00C0258E"/>
    <w:rsid w:val="00C02D8D"/>
    <w:rsid w:val="00C02EB9"/>
    <w:rsid w:val="00C0335F"/>
    <w:rsid w:val="00C03A92"/>
    <w:rsid w:val="00C049DC"/>
    <w:rsid w:val="00C04B8F"/>
    <w:rsid w:val="00C04CDE"/>
    <w:rsid w:val="00C058E8"/>
    <w:rsid w:val="00C06854"/>
    <w:rsid w:val="00C10B5E"/>
    <w:rsid w:val="00C11649"/>
    <w:rsid w:val="00C11E61"/>
    <w:rsid w:val="00C13523"/>
    <w:rsid w:val="00C13B81"/>
    <w:rsid w:val="00C13EE9"/>
    <w:rsid w:val="00C13F93"/>
    <w:rsid w:val="00C140B2"/>
    <w:rsid w:val="00C14A09"/>
    <w:rsid w:val="00C1570C"/>
    <w:rsid w:val="00C17309"/>
    <w:rsid w:val="00C17FF8"/>
    <w:rsid w:val="00C205FA"/>
    <w:rsid w:val="00C20744"/>
    <w:rsid w:val="00C20A2E"/>
    <w:rsid w:val="00C20CA9"/>
    <w:rsid w:val="00C22356"/>
    <w:rsid w:val="00C22BB6"/>
    <w:rsid w:val="00C22FB4"/>
    <w:rsid w:val="00C22FE8"/>
    <w:rsid w:val="00C2306B"/>
    <w:rsid w:val="00C23615"/>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CF4"/>
    <w:rsid w:val="00C32D5C"/>
    <w:rsid w:val="00C3398E"/>
    <w:rsid w:val="00C3472D"/>
    <w:rsid w:val="00C34C74"/>
    <w:rsid w:val="00C362BE"/>
    <w:rsid w:val="00C3655B"/>
    <w:rsid w:val="00C36EAA"/>
    <w:rsid w:val="00C37927"/>
    <w:rsid w:val="00C37E29"/>
    <w:rsid w:val="00C4001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6554"/>
    <w:rsid w:val="00C47153"/>
    <w:rsid w:val="00C479D4"/>
    <w:rsid w:val="00C509EB"/>
    <w:rsid w:val="00C50C1C"/>
    <w:rsid w:val="00C50EA3"/>
    <w:rsid w:val="00C50F92"/>
    <w:rsid w:val="00C511B4"/>
    <w:rsid w:val="00C521BE"/>
    <w:rsid w:val="00C53308"/>
    <w:rsid w:val="00C5397D"/>
    <w:rsid w:val="00C548F7"/>
    <w:rsid w:val="00C551CC"/>
    <w:rsid w:val="00C555AA"/>
    <w:rsid w:val="00C5712C"/>
    <w:rsid w:val="00C603D2"/>
    <w:rsid w:val="00C6063B"/>
    <w:rsid w:val="00C60971"/>
    <w:rsid w:val="00C60A92"/>
    <w:rsid w:val="00C6184E"/>
    <w:rsid w:val="00C624CC"/>
    <w:rsid w:val="00C6299A"/>
    <w:rsid w:val="00C62E21"/>
    <w:rsid w:val="00C63D7D"/>
    <w:rsid w:val="00C64A77"/>
    <w:rsid w:val="00C6540B"/>
    <w:rsid w:val="00C66327"/>
    <w:rsid w:val="00C67F93"/>
    <w:rsid w:val="00C706C1"/>
    <w:rsid w:val="00C712DC"/>
    <w:rsid w:val="00C713A0"/>
    <w:rsid w:val="00C723FE"/>
    <w:rsid w:val="00C76607"/>
    <w:rsid w:val="00C76B7E"/>
    <w:rsid w:val="00C77D82"/>
    <w:rsid w:val="00C77DDB"/>
    <w:rsid w:val="00C80112"/>
    <w:rsid w:val="00C80983"/>
    <w:rsid w:val="00C81417"/>
    <w:rsid w:val="00C83506"/>
    <w:rsid w:val="00C84EA3"/>
    <w:rsid w:val="00C854A5"/>
    <w:rsid w:val="00C85BD6"/>
    <w:rsid w:val="00C86DA5"/>
    <w:rsid w:val="00C874FD"/>
    <w:rsid w:val="00C875C6"/>
    <w:rsid w:val="00C879AF"/>
    <w:rsid w:val="00C90608"/>
    <w:rsid w:val="00C909FD"/>
    <w:rsid w:val="00C90C34"/>
    <w:rsid w:val="00C90C8E"/>
    <w:rsid w:val="00C916FB"/>
    <w:rsid w:val="00C9195A"/>
    <w:rsid w:val="00C91CEB"/>
    <w:rsid w:val="00C92570"/>
    <w:rsid w:val="00C925CE"/>
    <w:rsid w:val="00C928E1"/>
    <w:rsid w:val="00C92BBE"/>
    <w:rsid w:val="00C93806"/>
    <w:rsid w:val="00C93A29"/>
    <w:rsid w:val="00C95573"/>
    <w:rsid w:val="00C95581"/>
    <w:rsid w:val="00C9649A"/>
    <w:rsid w:val="00C97573"/>
    <w:rsid w:val="00CA0686"/>
    <w:rsid w:val="00CA1626"/>
    <w:rsid w:val="00CA1DD1"/>
    <w:rsid w:val="00CA2EA4"/>
    <w:rsid w:val="00CA44A3"/>
    <w:rsid w:val="00CA4E54"/>
    <w:rsid w:val="00CA52B6"/>
    <w:rsid w:val="00CA5E16"/>
    <w:rsid w:val="00CA722C"/>
    <w:rsid w:val="00CA7691"/>
    <w:rsid w:val="00CB00A1"/>
    <w:rsid w:val="00CB03B7"/>
    <w:rsid w:val="00CB0429"/>
    <w:rsid w:val="00CB06A7"/>
    <w:rsid w:val="00CB1015"/>
    <w:rsid w:val="00CB1A14"/>
    <w:rsid w:val="00CB2248"/>
    <w:rsid w:val="00CB2507"/>
    <w:rsid w:val="00CB312B"/>
    <w:rsid w:val="00CB33DB"/>
    <w:rsid w:val="00CB465F"/>
    <w:rsid w:val="00CB6D9C"/>
    <w:rsid w:val="00CB7209"/>
    <w:rsid w:val="00CB7532"/>
    <w:rsid w:val="00CC0C47"/>
    <w:rsid w:val="00CC0FE8"/>
    <w:rsid w:val="00CC1B13"/>
    <w:rsid w:val="00CC2CF6"/>
    <w:rsid w:val="00CC2DB1"/>
    <w:rsid w:val="00CC385D"/>
    <w:rsid w:val="00CC39F2"/>
    <w:rsid w:val="00CC3F61"/>
    <w:rsid w:val="00CC46EC"/>
    <w:rsid w:val="00CC4878"/>
    <w:rsid w:val="00CC5067"/>
    <w:rsid w:val="00CC5430"/>
    <w:rsid w:val="00CC5635"/>
    <w:rsid w:val="00CC5A67"/>
    <w:rsid w:val="00CC768F"/>
    <w:rsid w:val="00CC7899"/>
    <w:rsid w:val="00CC7CD9"/>
    <w:rsid w:val="00CD012B"/>
    <w:rsid w:val="00CD01E9"/>
    <w:rsid w:val="00CD0709"/>
    <w:rsid w:val="00CD0C19"/>
    <w:rsid w:val="00CD0E11"/>
    <w:rsid w:val="00CD1604"/>
    <w:rsid w:val="00CD1A22"/>
    <w:rsid w:val="00CD3117"/>
    <w:rsid w:val="00CD3890"/>
    <w:rsid w:val="00CD38F8"/>
    <w:rsid w:val="00CD3925"/>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6FF9"/>
    <w:rsid w:val="00CE7373"/>
    <w:rsid w:val="00CE7A3D"/>
    <w:rsid w:val="00CE7F7A"/>
    <w:rsid w:val="00CE7FC7"/>
    <w:rsid w:val="00CF16F5"/>
    <w:rsid w:val="00CF22F9"/>
    <w:rsid w:val="00CF35EF"/>
    <w:rsid w:val="00CF3D1C"/>
    <w:rsid w:val="00CF3E13"/>
    <w:rsid w:val="00CF41F3"/>
    <w:rsid w:val="00CF46E7"/>
    <w:rsid w:val="00CF4773"/>
    <w:rsid w:val="00CF4F54"/>
    <w:rsid w:val="00CF5400"/>
    <w:rsid w:val="00CF6B31"/>
    <w:rsid w:val="00CF708F"/>
    <w:rsid w:val="00CF7746"/>
    <w:rsid w:val="00CF7DD6"/>
    <w:rsid w:val="00CF7EAF"/>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5441"/>
    <w:rsid w:val="00D1598F"/>
    <w:rsid w:val="00D162A5"/>
    <w:rsid w:val="00D16910"/>
    <w:rsid w:val="00D20266"/>
    <w:rsid w:val="00D20B4D"/>
    <w:rsid w:val="00D20F59"/>
    <w:rsid w:val="00D21395"/>
    <w:rsid w:val="00D2158E"/>
    <w:rsid w:val="00D21875"/>
    <w:rsid w:val="00D238DD"/>
    <w:rsid w:val="00D2477B"/>
    <w:rsid w:val="00D248C5"/>
    <w:rsid w:val="00D25140"/>
    <w:rsid w:val="00D25D5A"/>
    <w:rsid w:val="00D25E95"/>
    <w:rsid w:val="00D2617E"/>
    <w:rsid w:val="00D2628C"/>
    <w:rsid w:val="00D2711C"/>
    <w:rsid w:val="00D273A0"/>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1D59"/>
    <w:rsid w:val="00D42945"/>
    <w:rsid w:val="00D42AAA"/>
    <w:rsid w:val="00D42DA2"/>
    <w:rsid w:val="00D42F3E"/>
    <w:rsid w:val="00D4326C"/>
    <w:rsid w:val="00D43B9F"/>
    <w:rsid w:val="00D43CFE"/>
    <w:rsid w:val="00D43DEB"/>
    <w:rsid w:val="00D44157"/>
    <w:rsid w:val="00D441BA"/>
    <w:rsid w:val="00D448ED"/>
    <w:rsid w:val="00D44EB5"/>
    <w:rsid w:val="00D4567A"/>
    <w:rsid w:val="00D45BB4"/>
    <w:rsid w:val="00D45C3F"/>
    <w:rsid w:val="00D46659"/>
    <w:rsid w:val="00D4722B"/>
    <w:rsid w:val="00D47E06"/>
    <w:rsid w:val="00D5022D"/>
    <w:rsid w:val="00D50906"/>
    <w:rsid w:val="00D50F50"/>
    <w:rsid w:val="00D514D5"/>
    <w:rsid w:val="00D51ED9"/>
    <w:rsid w:val="00D51EEA"/>
    <w:rsid w:val="00D542D5"/>
    <w:rsid w:val="00D54CFE"/>
    <w:rsid w:val="00D550AD"/>
    <w:rsid w:val="00D5532B"/>
    <w:rsid w:val="00D567D0"/>
    <w:rsid w:val="00D5708C"/>
    <w:rsid w:val="00D573C5"/>
    <w:rsid w:val="00D5779F"/>
    <w:rsid w:val="00D6063B"/>
    <w:rsid w:val="00D6069E"/>
    <w:rsid w:val="00D6185F"/>
    <w:rsid w:val="00D62A07"/>
    <w:rsid w:val="00D63A7B"/>
    <w:rsid w:val="00D64506"/>
    <w:rsid w:val="00D6463D"/>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1A91"/>
    <w:rsid w:val="00D831E6"/>
    <w:rsid w:val="00D84042"/>
    <w:rsid w:val="00D8408E"/>
    <w:rsid w:val="00D845DB"/>
    <w:rsid w:val="00D84999"/>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7AF"/>
    <w:rsid w:val="00D96929"/>
    <w:rsid w:val="00D96F3C"/>
    <w:rsid w:val="00D97929"/>
    <w:rsid w:val="00DA089E"/>
    <w:rsid w:val="00DA0C2D"/>
    <w:rsid w:val="00DA2CEB"/>
    <w:rsid w:val="00DA2EA8"/>
    <w:rsid w:val="00DA2EC2"/>
    <w:rsid w:val="00DA3633"/>
    <w:rsid w:val="00DA37A9"/>
    <w:rsid w:val="00DA3952"/>
    <w:rsid w:val="00DA3ACD"/>
    <w:rsid w:val="00DA487A"/>
    <w:rsid w:val="00DA536C"/>
    <w:rsid w:val="00DA57AE"/>
    <w:rsid w:val="00DA5D35"/>
    <w:rsid w:val="00DA65A3"/>
    <w:rsid w:val="00DA6D90"/>
    <w:rsid w:val="00DB0635"/>
    <w:rsid w:val="00DB08A5"/>
    <w:rsid w:val="00DB0FCA"/>
    <w:rsid w:val="00DB1012"/>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0DF1"/>
    <w:rsid w:val="00DC1636"/>
    <w:rsid w:val="00DC1BA3"/>
    <w:rsid w:val="00DC22B3"/>
    <w:rsid w:val="00DC245B"/>
    <w:rsid w:val="00DC26D3"/>
    <w:rsid w:val="00DC2E91"/>
    <w:rsid w:val="00DC3110"/>
    <w:rsid w:val="00DC33FD"/>
    <w:rsid w:val="00DC5F79"/>
    <w:rsid w:val="00DC7DCD"/>
    <w:rsid w:val="00DD044E"/>
    <w:rsid w:val="00DD0640"/>
    <w:rsid w:val="00DD0D0B"/>
    <w:rsid w:val="00DD1A28"/>
    <w:rsid w:val="00DD2405"/>
    <w:rsid w:val="00DD4B9E"/>
    <w:rsid w:val="00DD68A9"/>
    <w:rsid w:val="00DD7212"/>
    <w:rsid w:val="00DD7456"/>
    <w:rsid w:val="00DD7478"/>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19F1"/>
    <w:rsid w:val="00DF3468"/>
    <w:rsid w:val="00DF3530"/>
    <w:rsid w:val="00DF3905"/>
    <w:rsid w:val="00DF403E"/>
    <w:rsid w:val="00DF44A4"/>
    <w:rsid w:val="00DF4659"/>
    <w:rsid w:val="00DF4A3C"/>
    <w:rsid w:val="00DF4C90"/>
    <w:rsid w:val="00DF4DC6"/>
    <w:rsid w:val="00DF55C0"/>
    <w:rsid w:val="00DF5D2B"/>
    <w:rsid w:val="00DF5FA3"/>
    <w:rsid w:val="00DF5FC8"/>
    <w:rsid w:val="00DF6AD4"/>
    <w:rsid w:val="00DF706B"/>
    <w:rsid w:val="00E0069E"/>
    <w:rsid w:val="00E010EA"/>
    <w:rsid w:val="00E01AD5"/>
    <w:rsid w:val="00E030B0"/>
    <w:rsid w:val="00E04451"/>
    <w:rsid w:val="00E04D00"/>
    <w:rsid w:val="00E04E14"/>
    <w:rsid w:val="00E04FC3"/>
    <w:rsid w:val="00E055C0"/>
    <w:rsid w:val="00E05D68"/>
    <w:rsid w:val="00E06C36"/>
    <w:rsid w:val="00E07310"/>
    <w:rsid w:val="00E07AC8"/>
    <w:rsid w:val="00E10F6E"/>
    <w:rsid w:val="00E112EB"/>
    <w:rsid w:val="00E11416"/>
    <w:rsid w:val="00E1177D"/>
    <w:rsid w:val="00E132A4"/>
    <w:rsid w:val="00E145D1"/>
    <w:rsid w:val="00E17851"/>
    <w:rsid w:val="00E17C98"/>
    <w:rsid w:val="00E2041F"/>
    <w:rsid w:val="00E20745"/>
    <w:rsid w:val="00E20A7B"/>
    <w:rsid w:val="00E214A1"/>
    <w:rsid w:val="00E21904"/>
    <w:rsid w:val="00E21C44"/>
    <w:rsid w:val="00E226D9"/>
    <w:rsid w:val="00E22CE9"/>
    <w:rsid w:val="00E2307D"/>
    <w:rsid w:val="00E236B8"/>
    <w:rsid w:val="00E23B30"/>
    <w:rsid w:val="00E267C4"/>
    <w:rsid w:val="00E26A1C"/>
    <w:rsid w:val="00E26C8F"/>
    <w:rsid w:val="00E26D98"/>
    <w:rsid w:val="00E27F4C"/>
    <w:rsid w:val="00E300DB"/>
    <w:rsid w:val="00E30F9E"/>
    <w:rsid w:val="00E31826"/>
    <w:rsid w:val="00E318B0"/>
    <w:rsid w:val="00E31B46"/>
    <w:rsid w:val="00E326E8"/>
    <w:rsid w:val="00E327AC"/>
    <w:rsid w:val="00E32C11"/>
    <w:rsid w:val="00E33222"/>
    <w:rsid w:val="00E337BD"/>
    <w:rsid w:val="00E33C1E"/>
    <w:rsid w:val="00E33F2B"/>
    <w:rsid w:val="00E344DD"/>
    <w:rsid w:val="00E35436"/>
    <w:rsid w:val="00E36218"/>
    <w:rsid w:val="00E368CC"/>
    <w:rsid w:val="00E37050"/>
    <w:rsid w:val="00E3720F"/>
    <w:rsid w:val="00E37A81"/>
    <w:rsid w:val="00E37AFA"/>
    <w:rsid w:val="00E41464"/>
    <w:rsid w:val="00E41F97"/>
    <w:rsid w:val="00E42115"/>
    <w:rsid w:val="00E438DF"/>
    <w:rsid w:val="00E43C92"/>
    <w:rsid w:val="00E446AF"/>
    <w:rsid w:val="00E449D3"/>
    <w:rsid w:val="00E459B5"/>
    <w:rsid w:val="00E46CF8"/>
    <w:rsid w:val="00E502CF"/>
    <w:rsid w:val="00E50951"/>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4930"/>
    <w:rsid w:val="00E7533C"/>
    <w:rsid w:val="00E75D78"/>
    <w:rsid w:val="00E76941"/>
    <w:rsid w:val="00E77A3B"/>
    <w:rsid w:val="00E77E92"/>
    <w:rsid w:val="00E80702"/>
    <w:rsid w:val="00E81257"/>
    <w:rsid w:val="00E81633"/>
    <w:rsid w:val="00E81CAC"/>
    <w:rsid w:val="00E81D26"/>
    <w:rsid w:val="00E81EFD"/>
    <w:rsid w:val="00E8284F"/>
    <w:rsid w:val="00E82C21"/>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88E"/>
    <w:rsid w:val="00E90960"/>
    <w:rsid w:val="00E90B73"/>
    <w:rsid w:val="00E90DA7"/>
    <w:rsid w:val="00E9292C"/>
    <w:rsid w:val="00E93514"/>
    <w:rsid w:val="00E9534E"/>
    <w:rsid w:val="00E9584E"/>
    <w:rsid w:val="00E96017"/>
    <w:rsid w:val="00E9687C"/>
    <w:rsid w:val="00E9729C"/>
    <w:rsid w:val="00E9768E"/>
    <w:rsid w:val="00E97D25"/>
    <w:rsid w:val="00EA01E0"/>
    <w:rsid w:val="00EA0209"/>
    <w:rsid w:val="00EA0E9C"/>
    <w:rsid w:val="00EA0FC5"/>
    <w:rsid w:val="00EA10AD"/>
    <w:rsid w:val="00EA1639"/>
    <w:rsid w:val="00EA1879"/>
    <w:rsid w:val="00EA23D6"/>
    <w:rsid w:val="00EA2F34"/>
    <w:rsid w:val="00EA43ED"/>
    <w:rsid w:val="00EA4D27"/>
    <w:rsid w:val="00EA5025"/>
    <w:rsid w:val="00EA5549"/>
    <w:rsid w:val="00EA6678"/>
    <w:rsid w:val="00EA6B6C"/>
    <w:rsid w:val="00EA765E"/>
    <w:rsid w:val="00EA7855"/>
    <w:rsid w:val="00EA7A98"/>
    <w:rsid w:val="00EB01D7"/>
    <w:rsid w:val="00EB1096"/>
    <w:rsid w:val="00EB2280"/>
    <w:rsid w:val="00EB3AEB"/>
    <w:rsid w:val="00EB6217"/>
    <w:rsid w:val="00EB6D8F"/>
    <w:rsid w:val="00EC00C0"/>
    <w:rsid w:val="00EC092F"/>
    <w:rsid w:val="00EC0B8E"/>
    <w:rsid w:val="00EC0D60"/>
    <w:rsid w:val="00EC0E76"/>
    <w:rsid w:val="00EC16A3"/>
    <w:rsid w:val="00EC1C8C"/>
    <w:rsid w:val="00EC2190"/>
    <w:rsid w:val="00EC2D2D"/>
    <w:rsid w:val="00EC3160"/>
    <w:rsid w:val="00EC385C"/>
    <w:rsid w:val="00EC3E57"/>
    <w:rsid w:val="00EC54FD"/>
    <w:rsid w:val="00EC56EF"/>
    <w:rsid w:val="00EC5E19"/>
    <w:rsid w:val="00EC7C1B"/>
    <w:rsid w:val="00EC7DBC"/>
    <w:rsid w:val="00ED056D"/>
    <w:rsid w:val="00ED0754"/>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697"/>
    <w:rsid w:val="00EE0962"/>
    <w:rsid w:val="00EE104B"/>
    <w:rsid w:val="00EE1E88"/>
    <w:rsid w:val="00EE2012"/>
    <w:rsid w:val="00EE21E1"/>
    <w:rsid w:val="00EE3469"/>
    <w:rsid w:val="00EE34CE"/>
    <w:rsid w:val="00EE4FC0"/>
    <w:rsid w:val="00EE4FC8"/>
    <w:rsid w:val="00EE5B5A"/>
    <w:rsid w:val="00EE5D15"/>
    <w:rsid w:val="00EE6E54"/>
    <w:rsid w:val="00EE6FD4"/>
    <w:rsid w:val="00EE7404"/>
    <w:rsid w:val="00EE7460"/>
    <w:rsid w:val="00EF03AE"/>
    <w:rsid w:val="00EF1794"/>
    <w:rsid w:val="00EF1D28"/>
    <w:rsid w:val="00EF2CDC"/>
    <w:rsid w:val="00EF32CD"/>
    <w:rsid w:val="00EF3575"/>
    <w:rsid w:val="00EF3721"/>
    <w:rsid w:val="00EF3E2C"/>
    <w:rsid w:val="00EF3ED4"/>
    <w:rsid w:val="00EF5461"/>
    <w:rsid w:val="00EF5801"/>
    <w:rsid w:val="00EF6213"/>
    <w:rsid w:val="00EF6422"/>
    <w:rsid w:val="00EF6BE6"/>
    <w:rsid w:val="00EF7173"/>
    <w:rsid w:val="00EF7896"/>
    <w:rsid w:val="00F0006A"/>
    <w:rsid w:val="00F02286"/>
    <w:rsid w:val="00F02363"/>
    <w:rsid w:val="00F023F1"/>
    <w:rsid w:val="00F02720"/>
    <w:rsid w:val="00F02F77"/>
    <w:rsid w:val="00F037B3"/>
    <w:rsid w:val="00F03902"/>
    <w:rsid w:val="00F056F6"/>
    <w:rsid w:val="00F06E7C"/>
    <w:rsid w:val="00F06EC9"/>
    <w:rsid w:val="00F07BCA"/>
    <w:rsid w:val="00F10030"/>
    <w:rsid w:val="00F1038E"/>
    <w:rsid w:val="00F11BFA"/>
    <w:rsid w:val="00F11E68"/>
    <w:rsid w:val="00F1200F"/>
    <w:rsid w:val="00F12B79"/>
    <w:rsid w:val="00F12E24"/>
    <w:rsid w:val="00F131F7"/>
    <w:rsid w:val="00F13948"/>
    <w:rsid w:val="00F14737"/>
    <w:rsid w:val="00F1484C"/>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65CF"/>
    <w:rsid w:val="00F27239"/>
    <w:rsid w:val="00F2779F"/>
    <w:rsid w:val="00F27856"/>
    <w:rsid w:val="00F30694"/>
    <w:rsid w:val="00F30887"/>
    <w:rsid w:val="00F30E53"/>
    <w:rsid w:val="00F31121"/>
    <w:rsid w:val="00F3124F"/>
    <w:rsid w:val="00F31717"/>
    <w:rsid w:val="00F317B3"/>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3668"/>
    <w:rsid w:val="00F44365"/>
    <w:rsid w:val="00F44846"/>
    <w:rsid w:val="00F45224"/>
    <w:rsid w:val="00F458E3"/>
    <w:rsid w:val="00F46310"/>
    <w:rsid w:val="00F472A4"/>
    <w:rsid w:val="00F473E2"/>
    <w:rsid w:val="00F502D7"/>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66"/>
    <w:rsid w:val="00F571F5"/>
    <w:rsid w:val="00F600CD"/>
    <w:rsid w:val="00F60386"/>
    <w:rsid w:val="00F6335A"/>
    <w:rsid w:val="00F63668"/>
    <w:rsid w:val="00F646AF"/>
    <w:rsid w:val="00F64813"/>
    <w:rsid w:val="00F64AD4"/>
    <w:rsid w:val="00F65304"/>
    <w:rsid w:val="00F657AC"/>
    <w:rsid w:val="00F65963"/>
    <w:rsid w:val="00F65A61"/>
    <w:rsid w:val="00F65F86"/>
    <w:rsid w:val="00F6798A"/>
    <w:rsid w:val="00F72F1C"/>
    <w:rsid w:val="00F72F58"/>
    <w:rsid w:val="00F73280"/>
    <w:rsid w:val="00F751A7"/>
    <w:rsid w:val="00F752D9"/>
    <w:rsid w:val="00F75ADD"/>
    <w:rsid w:val="00F76C66"/>
    <w:rsid w:val="00F76D0C"/>
    <w:rsid w:val="00F76F2C"/>
    <w:rsid w:val="00F772E0"/>
    <w:rsid w:val="00F77B15"/>
    <w:rsid w:val="00F77D7C"/>
    <w:rsid w:val="00F80C42"/>
    <w:rsid w:val="00F8156B"/>
    <w:rsid w:val="00F818BA"/>
    <w:rsid w:val="00F81CF4"/>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B5C"/>
    <w:rsid w:val="00F92C63"/>
    <w:rsid w:val="00F92C77"/>
    <w:rsid w:val="00F92F02"/>
    <w:rsid w:val="00F93356"/>
    <w:rsid w:val="00F93CCB"/>
    <w:rsid w:val="00F93E33"/>
    <w:rsid w:val="00F94DAC"/>
    <w:rsid w:val="00F95480"/>
    <w:rsid w:val="00F9568D"/>
    <w:rsid w:val="00F95819"/>
    <w:rsid w:val="00F95B01"/>
    <w:rsid w:val="00F975D2"/>
    <w:rsid w:val="00FA051F"/>
    <w:rsid w:val="00FA0E6A"/>
    <w:rsid w:val="00FA261A"/>
    <w:rsid w:val="00FA29AB"/>
    <w:rsid w:val="00FA2CA9"/>
    <w:rsid w:val="00FA3192"/>
    <w:rsid w:val="00FA3CF7"/>
    <w:rsid w:val="00FA4053"/>
    <w:rsid w:val="00FA4FBC"/>
    <w:rsid w:val="00FA5385"/>
    <w:rsid w:val="00FA5FEF"/>
    <w:rsid w:val="00FA6134"/>
    <w:rsid w:val="00FA6608"/>
    <w:rsid w:val="00FA6FA6"/>
    <w:rsid w:val="00FA777C"/>
    <w:rsid w:val="00FA78BC"/>
    <w:rsid w:val="00FA7BFB"/>
    <w:rsid w:val="00FA7EE4"/>
    <w:rsid w:val="00FB0A63"/>
    <w:rsid w:val="00FB1263"/>
    <w:rsid w:val="00FB1591"/>
    <w:rsid w:val="00FB2742"/>
    <w:rsid w:val="00FB2992"/>
    <w:rsid w:val="00FB3586"/>
    <w:rsid w:val="00FB3955"/>
    <w:rsid w:val="00FB3FB1"/>
    <w:rsid w:val="00FB42C3"/>
    <w:rsid w:val="00FB4F9A"/>
    <w:rsid w:val="00FB52DA"/>
    <w:rsid w:val="00FB59AD"/>
    <w:rsid w:val="00FB5F4C"/>
    <w:rsid w:val="00FB6CA8"/>
    <w:rsid w:val="00FB6D37"/>
    <w:rsid w:val="00FB7565"/>
    <w:rsid w:val="00FB7DE8"/>
    <w:rsid w:val="00FC0AD2"/>
    <w:rsid w:val="00FC1989"/>
    <w:rsid w:val="00FC1A87"/>
    <w:rsid w:val="00FC1AA2"/>
    <w:rsid w:val="00FC34F2"/>
    <w:rsid w:val="00FC3822"/>
    <w:rsid w:val="00FC43AE"/>
    <w:rsid w:val="00FC4ABA"/>
    <w:rsid w:val="00FC5E74"/>
    <w:rsid w:val="00FC6208"/>
    <w:rsid w:val="00FC666A"/>
    <w:rsid w:val="00FD0AA7"/>
    <w:rsid w:val="00FD0E54"/>
    <w:rsid w:val="00FD2656"/>
    <w:rsid w:val="00FD2767"/>
    <w:rsid w:val="00FD2BD5"/>
    <w:rsid w:val="00FD3854"/>
    <w:rsid w:val="00FD38EB"/>
    <w:rsid w:val="00FD45E9"/>
    <w:rsid w:val="00FD4CC3"/>
    <w:rsid w:val="00FD4D1E"/>
    <w:rsid w:val="00FD502C"/>
    <w:rsid w:val="00FD5894"/>
    <w:rsid w:val="00FD6261"/>
    <w:rsid w:val="00FD629A"/>
    <w:rsid w:val="00FD686A"/>
    <w:rsid w:val="00FD6B96"/>
    <w:rsid w:val="00FD6E80"/>
    <w:rsid w:val="00FD7C3F"/>
    <w:rsid w:val="00FD7FA0"/>
    <w:rsid w:val="00FE2A97"/>
    <w:rsid w:val="00FE31C2"/>
    <w:rsid w:val="00FE3842"/>
    <w:rsid w:val="00FE54FD"/>
    <w:rsid w:val="00FE69AD"/>
    <w:rsid w:val="00FE70C2"/>
    <w:rsid w:val="00FE7456"/>
    <w:rsid w:val="00FE780B"/>
    <w:rsid w:val="00FE79BD"/>
    <w:rsid w:val="00FF1F66"/>
    <w:rsid w:val="00FF228D"/>
    <w:rsid w:val="00FF284A"/>
    <w:rsid w:val="00FF305F"/>
    <w:rsid w:val="00FF356A"/>
    <w:rsid w:val="00FF3B58"/>
    <w:rsid w:val="00FF429B"/>
    <w:rsid w:val="00FF4987"/>
    <w:rsid w:val="00FF50F3"/>
    <w:rsid w:val="00FF6858"/>
    <w:rsid w:val="00FF77F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www.inglestone.art/dir/vis_gen_5.html" TargetMode="External"/><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64</Pages>
  <Words>42728</Words>
  <Characters>243551</Characters>
  <Application>Microsoft Office Word</Application>
  <DocSecurity>0</DocSecurity>
  <Lines>2029</Lines>
  <Paragraphs>57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857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20</cp:revision>
  <cp:lastPrinted>2023-05-16T15:16:00Z</cp:lastPrinted>
  <dcterms:created xsi:type="dcterms:W3CDTF">2023-05-16T15:16:00Z</dcterms:created>
  <dcterms:modified xsi:type="dcterms:W3CDTF">2023-05-18T12: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TOSlIsyQ"/&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